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6F11F69"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w:t>
      </w:r>
      <w:r w:rsidR="002C6FBA">
        <w:t>Stéphanie Lippert</w:t>
      </w:r>
      <w:r w:rsidR="003C460F">
        <w:t xml:space="preserve"> </w:t>
      </w:r>
      <w:r w:rsidR="002C6FBA" w:rsidRPr="00766375">
        <w:rPr>
          <w:vertAlign w:val="superscript"/>
        </w:rPr>
        <w:t>1,2</w:t>
      </w:r>
      <w:r w:rsidR="002C6FBA">
        <w:t xml:space="preserve">, Amanda </w:t>
      </w:r>
      <w:proofErr w:type="spellStart"/>
      <w:r w:rsidR="002C6FBA">
        <w:t>Luttringer</w:t>
      </w:r>
      <w:proofErr w:type="spellEnd"/>
      <w:r w:rsidR="003C460F">
        <w:t xml:space="preserve"> </w:t>
      </w:r>
      <w:r w:rsidR="002C6FBA" w:rsidRPr="00766375">
        <w:rPr>
          <w:vertAlign w:val="superscript"/>
        </w:rPr>
        <w:t>1,2</w:t>
      </w:r>
      <w:r w:rsidR="002C6FBA">
        <w:t>,</w:t>
      </w:r>
      <w:r w:rsidR="00857256">
        <w:t xml:space="preserve"> </w:t>
      </w:r>
      <w:proofErr w:type="spellStart"/>
      <w:r w:rsidR="00857256">
        <w:t>Hinatea</w:t>
      </w:r>
      <w:proofErr w:type="spellEnd"/>
      <w:r w:rsidR="00857256">
        <w:t xml:space="preserve"> </w:t>
      </w:r>
      <w:proofErr w:type="spellStart"/>
      <w:r w:rsidR="00857256">
        <w:t>Ariey</w:t>
      </w:r>
      <w:proofErr w:type="spellEnd"/>
      <w:r w:rsidR="003C460F">
        <w:t xml:space="preserve"> </w:t>
      </w:r>
      <w:r w:rsidR="00857256" w:rsidRPr="00766375">
        <w:rPr>
          <w:vertAlign w:val="superscript"/>
        </w:rPr>
        <w:t>1,2</w:t>
      </w:r>
      <w:r w:rsidR="00857256">
        <w:t xml:space="preserve">, </w:t>
      </w:r>
      <w:r w:rsidR="003C6F7C">
        <w:t xml:space="preserve">Anna </w:t>
      </w:r>
      <w:proofErr w:type="spellStart"/>
      <w:r w:rsidR="003C6F7C">
        <w:t>Schleimer</w:t>
      </w:r>
      <w:proofErr w:type="spellEnd"/>
      <w:r w:rsidR="003C6F7C" w:rsidRPr="00766375">
        <w:t xml:space="preserve"> </w:t>
      </w:r>
      <w:r w:rsidR="003C6F7C" w:rsidRPr="00766375">
        <w:rPr>
          <w:vertAlign w:val="superscript"/>
        </w:rPr>
        <w:t>1,2</w:t>
      </w:r>
      <w:r w:rsidR="003C6F7C">
        <w:t xml:space="preserve">, </w:t>
      </w:r>
      <w:r w:rsidR="007563F2">
        <w:t>Frank Drygala</w:t>
      </w:r>
      <w:r w:rsidR="003C460F">
        <w:t xml:space="preserve"> </w:t>
      </w:r>
      <w:r w:rsidR="003C460F">
        <w:rPr>
          <w:vertAlign w:val="superscript"/>
        </w:rPr>
        <w:t>3</w:t>
      </w:r>
      <w:r w:rsidR="007563F2">
        <w:t xml:space="preserve">, </w:t>
      </w:r>
      <w:r w:rsidR="007563F2" w:rsidRPr="002C6FBA">
        <w:t>Joerg Mehnert</w:t>
      </w:r>
      <w:r w:rsidR="003C460F">
        <w:t xml:space="preserve"> </w:t>
      </w:r>
      <w:r w:rsidR="003C460F">
        <w:rPr>
          <w:vertAlign w:val="superscript"/>
        </w:rPr>
        <w:t>3</w:t>
      </w:r>
      <w:r w:rsidR="007563F2">
        <w:t xml:space="preserve">, </w:t>
      </w:r>
      <w:r w:rsidRPr="00766375">
        <w:t xml:space="preserve"> </w:t>
      </w:r>
      <w:r w:rsidR="00A22CD3" w:rsidRPr="00766375">
        <w:t xml:space="preserve">Ximo Mengual </w:t>
      </w:r>
      <w:r w:rsidR="003C460F">
        <w:rPr>
          <w:vertAlign w:val="superscript"/>
        </w:rPr>
        <w:t>4</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62042F91" w:rsidR="0076637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55A1BAFF" w14:textId="3A12B52F" w:rsidR="003C460F" w:rsidRPr="00927ECD" w:rsidRDefault="003C460F" w:rsidP="002637E4">
      <w:r w:rsidRPr="00927ECD">
        <w:t xml:space="preserve">3: </w:t>
      </w:r>
      <w:r w:rsidR="002637E4" w:rsidRPr="00927ECD">
        <w:t xml:space="preserve">Association for Nature and Biodiversity, 16 </w:t>
      </w:r>
      <w:proofErr w:type="spellStart"/>
      <w:r w:rsidR="002637E4" w:rsidRPr="00927ECD">
        <w:t>Birsteiner</w:t>
      </w:r>
      <w:proofErr w:type="spellEnd"/>
      <w:r w:rsidR="002637E4" w:rsidRPr="00927ECD">
        <w:t xml:space="preserve"> </w:t>
      </w:r>
      <w:proofErr w:type="spellStart"/>
      <w:proofErr w:type="gramStart"/>
      <w:r w:rsidR="002637E4" w:rsidRPr="00927ECD">
        <w:t>Strasse</w:t>
      </w:r>
      <w:proofErr w:type="spellEnd"/>
      <w:r w:rsidR="002637E4" w:rsidRPr="00927ECD">
        <w:t xml:space="preserve">  60386</w:t>
      </w:r>
      <w:proofErr w:type="gramEnd"/>
      <w:r w:rsidR="002637E4" w:rsidRPr="00927ECD">
        <w:t xml:space="preserve"> Frankfurt am Main, Germany   </w:t>
      </w:r>
    </w:p>
    <w:p w14:paraId="6374C1F1" w14:textId="48F524F9" w:rsidR="00766375" w:rsidRDefault="003C460F" w:rsidP="006F501D">
      <w:pPr>
        <w:rPr>
          <w:lang w:val="de-LU"/>
        </w:rPr>
      </w:pPr>
      <w:r>
        <w:rPr>
          <w:lang w:val="de-LU"/>
        </w:rPr>
        <w:t>4</w:t>
      </w:r>
      <w:r w:rsidR="00766375">
        <w:rPr>
          <w:lang w:val="de-LU"/>
        </w:rPr>
        <w:t xml:space="preserve">: </w:t>
      </w:r>
      <w:r w:rsidR="00766375" w:rsidRPr="00766375">
        <w:rPr>
          <w:lang w:val="de-LU"/>
        </w:rPr>
        <w:t>Zoologisches</w:t>
      </w:r>
      <w:r w:rsidR="00766375">
        <w:rPr>
          <w:lang w:val="de-LU"/>
        </w:rPr>
        <w:t xml:space="preserve"> </w:t>
      </w:r>
      <w:r w:rsidR="00766375" w:rsidRPr="00766375">
        <w:rPr>
          <w:lang w:val="de-LU"/>
        </w:rPr>
        <w:t>Forschungsmuseum</w:t>
      </w:r>
      <w:r w:rsidR="00766375">
        <w:rPr>
          <w:lang w:val="de-LU"/>
        </w:rPr>
        <w:t xml:space="preserve"> </w:t>
      </w:r>
      <w:r w:rsidR="00766375" w:rsidRPr="00766375">
        <w:rPr>
          <w:lang w:val="de-LU"/>
        </w:rPr>
        <w:t>Alexander</w:t>
      </w:r>
      <w:r w:rsidR="00766375">
        <w:rPr>
          <w:lang w:val="de-LU"/>
        </w:rPr>
        <w:t xml:space="preserve"> </w:t>
      </w:r>
      <w:proofErr w:type="spellStart"/>
      <w:r w:rsidR="00766375" w:rsidRPr="00766375">
        <w:rPr>
          <w:lang w:val="de-LU"/>
        </w:rPr>
        <w:t>Koenig</w:t>
      </w:r>
      <w:proofErr w:type="spellEnd"/>
      <w:r w:rsidR="00766375" w:rsidRPr="00766375">
        <w:rPr>
          <w:lang w:val="de-LU"/>
        </w:rPr>
        <w:t>,</w:t>
      </w:r>
      <w:r w:rsidR="00766375">
        <w:rPr>
          <w:lang w:val="de-LU"/>
        </w:rPr>
        <w:t xml:space="preserve"> </w:t>
      </w:r>
      <w:r w:rsidR="00766375" w:rsidRPr="00766375">
        <w:rPr>
          <w:lang w:val="de-LU"/>
        </w:rPr>
        <w:t>Leibniz‐Institut</w:t>
      </w:r>
      <w:r w:rsidR="003C7475">
        <w:rPr>
          <w:lang w:val="de-LU"/>
        </w:rPr>
        <w:t xml:space="preserve"> </w:t>
      </w:r>
      <w:r w:rsidR="00766375" w:rsidRPr="00766375">
        <w:rPr>
          <w:lang w:val="de-LU"/>
        </w:rPr>
        <w:t>zur</w:t>
      </w:r>
      <w:r w:rsidR="003C7475">
        <w:rPr>
          <w:lang w:val="de-LU"/>
        </w:rPr>
        <w:t xml:space="preserve"> </w:t>
      </w:r>
      <w:r w:rsidR="00766375" w:rsidRPr="00766375">
        <w:rPr>
          <w:lang w:val="de-LU"/>
        </w:rPr>
        <w:t>Analyse</w:t>
      </w:r>
      <w:r w:rsidR="003C7475">
        <w:rPr>
          <w:lang w:val="de-LU"/>
        </w:rPr>
        <w:t xml:space="preserve"> </w:t>
      </w:r>
      <w:r w:rsidR="00766375" w:rsidRPr="00766375">
        <w:rPr>
          <w:lang w:val="de-LU"/>
        </w:rPr>
        <w:t>des</w:t>
      </w:r>
      <w:r w:rsidR="003C7475">
        <w:rPr>
          <w:lang w:val="de-LU"/>
        </w:rPr>
        <w:t xml:space="preserve"> </w:t>
      </w:r>
      <w:r w:rsidR="00766375" w:rsidRPr="00766375">
        <w:rPr>
          <w:lang w:val="de-LU"/>
        </w:rPr>
        <w:t>Biodiversitätswandels,</w:t>
      </w:r>
      <w:r w:rsidR="003C7475">
        <w:rPr>
          <w:lang w:val="de-LU"/>
        </w:rPr>
        <w:t xml:space="preserve"> </w:t>
      </w:r>
      <w:r w:rsidR="00766375" w:rsidRPr="00766375">
        <w:rPr>
          <w:lang w:val="de-LU"/>
        </w:rPr>
        <w:t>Adenauerallee127,</w:t>
      </w:r>
      <w:r w:rsidR="003C7475">
        <w:rPr>
          <w:lang w:val="de-LU"/>
        </w:rPr>
        <w:t xml:space="preserve"> </w:t>
      </w:r>
      <w:r w:rsidR="00766375" w:rsidRPr="00766375">
        <w:rPr>
          <w:lang w:val="de-LU"/>
        </w:rPr>
        <w:t>D‐53113</w:t>
      </w:r>
      <w:r w:rsidR="003C7475">
        <w:rPr>
          <w:lang w:val="de-LU"/>
        </w:rPr>
        <w:t xml:space="preserve"> </w:t>
      </w:r>
      <w:r w:rsidR="00766375" w:rsidRPr="00766375">
        <w:rPr>
          <w:lang w:val="de-LU"/>
        </w:rPr>
        <w:t>Bonn,</w:t>
      </w:r>
      <w:r w:rsidR="003C7475">
        <w:rPr>
          <w:lang w:val="de-LU"/>
        </w:rPr>
        <w:t xml:space="preserve"> </w:t>
      </w:r>
      <w:r w:rsidR="00766375"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1BE6E738"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r w:rsidR="00886812" w:rsidRPr="00886812">
        <w:rPr>
          <w:i/>
        </w:rPr>
        <w:t>Syritta</w:t>
      </w:r>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r w:rsidR="00886812">
        <w:t xml:space="preserve">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w:t>
      </w:r>
      <w:proofErr w:type="spellStart"/>
      <w:r w:rsidR="00597D43">
        <w:t>panmixia</w:t>
      </w:r>
      <w:proofErr w:type="spellEnd"/>
      <w:r w:rsidR="00597D43">
        <w:t xml:space="preserve">,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t>
      </w:r>
      <w:proofErr w:type="gramStart"/>
      <w:r w:rsidR="0085682B">
        <w:t>was not correlated</w:t>
      </w:r>
      <w:proofErr w:type="gramEnd"/>
      <w:r w:rsidR="0085682B">
        <w:t xml:space="preserve">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723B1BB8" w14:textId="309E2F99" w:rsidR="00E2777C" w:rsidRPr="004F113E" w:rsidRDefault="006F501D" w:rsidP="00E2777C">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FC5BA6">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C5BA6" w:rsidRPr="00FC5BA6">
        <w:rPr>
          <w:rFonts w:cs="Times New Roman"/>
        </w:rPr>
        <w:t>(Doyle et al., 2020; Gallai et al., 2009)</w:t>
      </w:r>
      <w:r w:rsidR="006D1555">
        <w:fldChar w:fldCharType="end"/>
      </w:r>
      <w:r>
        <w:t xml:space="preserve">. The vast majority of crops </w:t>
      </w:r>
      <w:r w:rsidR="008F21C1">
        <w:fldChar w:fldCharType="begin"/>
      </w:r>
      <w:r w:rsidR="00FC5BA6">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C5BA6" w:rsidRPr="00FC5BA6">
        <w:rPr>
          <w:rFonts w:cs="Times New Roman"/>
        </w:rPr>
        <w:t>(Klein et al., 2007; Reilly et al., 2020)</w:t>
      </w:r>
      <w:r w:rsidR="008F21C1">
        <w:fldChar w:fldCharType="end"/>
      </w:r>
      <w:r w:rsidR="008F21C1">
        <w:t xml:space="preserve"> </w:t>
      </w:r>
      <w:r>
        <w:t xml:space="preserve">and wildflowers </w:t>
      </w:r>
      <w:r w:rsidR="008F21C1">
        <w:fldChar w:fldCharType="begin"/>
      </w:r>
      <w:r w:rsidR="00FC5BA6">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FC5BA6" w:rsidRPr="00FC5BA6">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FC5BA6">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C5BA6">
        <w:rPr>
          <w:rFonts w:hint="eastAsia"/>
        </w:rPr>
        <w:instrText></w:instrText>
      </w:r>
      <w:r w:rsidR="00FC5BA6">
        <w:instrText>t from insect pollination.\nAnother example is the contribution of pollinators to preserving cherished natural and\ncultural landscapes through wild</w:instrText>
      </w:r>
      <w:r w:rsidR="00FC5BA6">
        <w:rPr>
          <w:rFonts w:hint="eastAsia"/>
        </w:rPr>
        <w:instrText></w:instrText>
      </w:r>
      <w:r w:rsidR="00FC5BA6">
        <w:instrText xml:space="preserve">ower pollination.\nHowever, due to a cocktail mix of drivers of change, pollinator species are disappearing and\npollinator populations are declining. </w:instrText>
      </w:r>
      <w:r w:rsidR="00FC5BA6">
        <w:rPr>
          <w:rFonts w:hint="eastAsia"/>
        </w:rPr>
        <w:instrText></w:instrText>
      </w:r>
      <w:r w:rsidR="00FC5BA6">
        <w:instrText>ese losses accentuate several of our societal chal-\nlenges, including food security and ecosystem degradation. Hence, building knowledge on\nthe causes behind pollinator decline, and the e</w:instrText>
      </w:r>
      <w:r w:rsidR="00FC5BA6">
        <w:rPr>
          <w:rFonts w:hint="eastAsia"/>
        </w:rPr>
        <w:instrText></w:instrText>
      </w:r>
      <w:r w:rsidR="00FC5BA6">
        <w:instrText xml:space="preserve">ects of pollinator decline on other species\nand ecosystems is essential. </w:instrText>
      </w:r>
      <w:r w:rsidR="00FC5BA6">
        <w:rPr>
          <w:rFonts w:hint="eastAsia"/>
        </w:rPr>
        <w:instrText></w:instrText>
      </w:r>
      <w:r w:rsidR="00FC5BA6">
        <w:instrText>e STEP project has contributed signi</w:instrText>
      </w:r>
      <w:r w:rsidR="00FC5BA6">
        <w:rPr>
          <w:rFonts w:hint="eastAsia"/>
        </w:rPr>
        <w:instrText></w:instrText>
      </w:r>
      <w:r w:rsidR="00FC5BA6">
        <w:instrText xml:space="preserve">cantly within this </w:instrText>
      </w:r>
      <w:r w:rsidR="00FC5BA6">
        <w:rPr>
          <w:rFonts w:hint="eastAsia"/>
        </w:rPr>
        <w:instrText></w:instrText>
      </w:r>
      <w:r w:rsidR="00FC5BA6">
        <w:instrText>eld,\nwith a particular focus on the status and drivers behind trends in European pollinators.\nFurthermore, research into the di</w:instrText>
      </w:r>
      <w:r w:rsidR="00FC5BA6">
        <w:rPr>
          <w:rFonts w:hint="eastAsia"/>
        </w:rPr>
        <w:instrText></w:instrText>
      </w:r>
      <w:r w:rsidR="00FC5BA6">
        <w:instrText xml:space="preserve">erent solutions for maintaining or enhancing pollinator\npopulations is crucial. </w:instrText>
      </w:r>
      <w:r w:rsidR="00FC5BA6">
        <w:rPr>
          <w:rFonts w:hint="eastAsia"/>
        </w:rPr>
        <w:instrText></w:instrText>
      </w:r>
      <w:r w:rsidR="00FC5BA6">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FC5BA6" w:rsidRPr="00FC5BA6">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FC5BA6">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FC5BA6" w:rsidRPr="00FC5BA6">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FC5BA6">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FC5BA6" w:rsidRPr="00FC5BA6">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FC5BA6" w:rsidRPr="00FC5BA6">
        <w:rPr>
          <w:rFonts w:cs="Times New Roman"/>
          <w:szCs w:val="24"/>
          <w:lang w:val="fr-FR"/>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FC5BA6">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FC5BA6" w:rsidRPr="00FC5BA6">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FC5BA6" w:rsidRPr="00FC5BA6">
        <w:rPr>
          <w:rFonts w:cs="Times New Roman"/>
          <w:lang w:val="fr-FR"/>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FC5BA6">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FC5BA6" w:rsidRPr="00FC5BA6">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FC5BA6">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FC5BA6" w:rsidRPr="00FC5BA6">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 </w:t>
      </w:r>
      <w:r w:rsidR="00FC4285" w:rsidRPr="00154AA8">
        <w:fldChar w:fldCharType="begin"/>
      </w:r>
      <w:r w:rsidR="00FC5BA6">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5BA6" w:rsidRPr="00FC5BA6">
        <w:rPr>
          <w:rFonts w:cs="Times New Roman"/>
        </w:rPr>
        <w:t>(Dreier et al., 2014; Rands, 2014)</w:t>
      </w:r>
      <w:r w:rsidR="00FC4285" w:rsidRPr="00154AA8">
        <w:fldChar w:fldCharType="end"/>
      </w:r>
      <w:r w:rsidR="00FC4285">
        <w:t>.</w:t>
      </w:r>
      <w:r w:rsidR="00E2777C" w:rsidRPr="00E2777C">
        <w:t xml:space="preserve"> </w:t>
      </w:r>
      <w:r w:rsidR="00E2777C">
        <w:fldChar w:fldCharType="begin"/>
      </w:r>
      <w:r w:rsidR="00FC5BA6">
        <w:instrText xml:space="preserve"> ADDIN ZOTERO_ITEM CSL_CITATION {"citationID":"U2H564Zh","properties":{"formattedCitation":"(Dicks et al., 2013; Simmons et al., 2019)","plainCitation":"(Dicks et al., 2013; Simmons et al., 2019)","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00E2777C">
        <w:fldChar w:fldCharType="separate"/>
      </w:r>
      <w:r w:rsidR="00FC5BA6" w:rsidRPr="00FC5BA6">
        <w:rPr>
          <w:rFonts w:cs="Times New Roman"/>
          <w:lang w:val="fr-FR"/>
        </w:rPr>
        <w:t>(Dicks et al., 2013; Simmons et al., 2019)</w:t>
      </w:r>
      <w:r w:rsidR="00E2777C">
        <w:fldChar w:fldCharType="end"/>
      </w:r>
      <w:r w:rsidR="00E2777C" w:rsidRPr="00E2777C">
        <w:rPr>
          <w:lang w:val="fr-LU"/>
        </w:rPr>
        <w:t>.</w:t>
      </w:r>
      <w:r w:rsidR="00FC5BA6" w:rsidRPr="00FC5BA6">
        <w:rPr>
          <w:lang w:val="fr-FR"/>
        </w:rPr>
        <w:t xml:space="preserve"> </w:t>
      </w:r>
      <w:r w:rsidR="00FC5BA6">
        <w:rPr>
          <w:lang w:val="fr-FR"/>
        </w:rPr>
        <w:fldChar w:fldCharType="begin"/>
      </w:r>
      <w:r w:rsidR="00FC5BA6">
        <w:rPr>
          <w:lang w:val="fr-FR"/>
        </w:rPr>
        <w:instrText xml:space="preserve"> ADDIN ZOTERO_ITEM CSL_CITATION {"citationID":"1v2AFBBr","properties":{"formattedCitation":"(Gill et al., 2016; Winfree et al., 2011)","plainCitation":"(Gill et al., 2016; Winfree et al., 2011)","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FC5BA6" w:rsidRPr="00FC5BA6">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FC5BA6">
        <w:rPr>
          <w:lang w:val="fr-FR"/>
        </w:rPr>
        <w:fldChar w:fldCharType="separate"/>
      </w:r>
      <w:r w:rsidR="00FC5BA6" w:rsidRPr="00FC5BA6">
        <w:rPr>
          <w:rFonts w:cs="Times New Roman"/>
        </w:rPr>
        <w:t>(Gill et al., 2016; Winfree et al., 2011)</w:t>
      </w:r>
      <w:r w:rsidR="00FC5BA6">
        <w:rPr>
          <w:lang w:val="fr-FR"/>
        </w:rPr>
        <w:fldChar w:fldCharType="end"/>
      </w:r>
    </w:p>
    <w:p w14:paraId="33D9172C" w14:textId="77777777" w:rsidR="00FC5BA6" w:rsidRPr="00FC5BA6" w:rsidRDefault="00FC5BA6" w:rsidP="00E2777C"/>
    <w:p w14:paraId="16F58FAE" w14:textId="273A7CA6" w:rsidR="003913DB" w:rsidRDefault="003913DB" w:rsidP="003913DB">
      <w:r w:rsidRPr="00FC5BA6">
        <w:t>Dispersal is required to maintain connectivity in the face of landscape fragmentation, to colonize new habitats and to allow re-colonization after local extinction. Dispersal therefore impacts species distribution, communi</w:t>
      </w:r>
      <w:r>
        <w:t xml:space="preserve">ty structure, (meta-)population dynamics, gene flow and extinction risk </w:t>
      </w:r>
      <w:r>
        <w:fldChar w:fldCharType="begin"/>
      </w:r>
      <w:r w:rsidR="00FC5BA6">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00FC5BA6" w:rsidRPr="00FC5BA6">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FC5BA6">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00FC5BA6" w:rsidRPr="00FC5BA6">
        <w:rPr>
          <w:rFonts w:cs="Times New Roman"/>
          <w:szCs w:val="24"/>
        </w:rPr>
        <w:t>(Öckinger et al., 2010)</w:t>
      </w:r>
      <w:r>
        <w:fldChar w:fldCharType="end"/>
      </w:r>
      <w:r>
        <w:t xml:space="preserve">. </w:t>
      </w:r>
      <w:r w:rsidR="008D42AB">
        <w:t>For example, b</w:t>
      </w:r>
      <w:r w:rsidR="00777B20" w:rsidRPr="00777B20">
        <w:t>umblebee species</w:t>
      </w:r>
      <w:r w:rsidR="00535169">
        <w:t xml:space="preserve"> </w:t>
      </w:r>
      <w:r w:rsidR="00535169" w:rsidRPr="00777B20">
        <w:t>(</w:t>
      </w:r>
      <w:proofErr w:type="spellStart"/>
      <w:r w:rsidR="00535169" w:rsidRPr="002E69EC">
        <w:rPr>
          <w:i/>
        </w:rPr>
        <w:t>Bombus</w:t>
      </w:r>
      <w:proofErr w:type="spellEnd"/>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FC5BA6">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FC5BA6" w:rsidRPr="00FC5BA6">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FC5BA6">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FC5BA6" w:rsidRPr="00FC5BA6">
        <w:rPr>
          <w:rFonts w:cs="Times New Roman"/>
        </w:rPr>
        <w:t>(Jha and Kremen, 2013)</w:t>
      </w:r>
      <w:r w:rsidR="00EF094F">
        <w:fldChar w:fldCharType="end"/>
      </w:r>
      <w:r w:rsidR="008D42AB">
        <w:t xml:space="preserve"> </w:t>
      </w:r>
      <w:r w:rsidR="008D42AB">
        <w:lastRenderedPageBreak/>
        <w:t>which suggest that even good fliers may be impacted by urbanization</w:t>
      </w:r>
      <w:r w:rsidR="00777B20" w:rsidRPr="00777B20">
        <w:t xml:space="preserve">. </w:t>
      </w:r>
      <w:r w:rsidR="008D42AB">
        <w:t>U</w:t>
      </w:r>
      <w:r w:rsidR="00777B20" w:rsidRPr="00777B20">
        <w:t>rban areas can be a 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8D42AB">
        <w:t xml:space="preserve">at even larger spatial scales </w:t>
      </w:r>
      <w:r w:rsidR="00BD6D16">
        <w:fldChar w:fldCharType="begin"/>
      </w:r>
      <w:r w:rsidR="00FC5BA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FC5BA6" w:rsidRPr="00FC5BA6">
        <w:rPr>
          <w:rFonts w:cs="Times New Roman"/>
        </w:rPr>
        <w:t>(Davis et al., 2010)</w:t>
      </w:r>
      <w:r w:rsidR="00BD6D16">
        <w:fldChar w:fldCharType="end"/>
      </w:r>
      <w:r w:rsidR="00BD6D16">
        <w:t>.</w:t>
      </w:r>
      <w:r w:rsidR="00913306">
        <w:t xml:space="preserve"> </w:t>
      </w:r>
      <w:r w:rsidR="00E2777C">
        <w:t>However, given the large range of flying abilities and species-specific responses to habitat fragmentation, it is difficult to generalize the impact of land-use changes on pollinator dispersal</w:t>
      </w:r>
      <w:r>
        <w:t>, even between closely related</w:t>
      </w:r>
      <w:r w:rsidR="001D3E35">
        <w:t xml:space="preserve"> species</w:t>
      </w:r>
      <w:r>
        <w:t xml:space="preserve"> </w:t>
      </w:r>
      <w:r>
        <w:fldChar w:fldCharType="begin"/>
      </w:r>
      <w:r w:rsidR="00FC5BA6">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FC5BA6" w:rsidRPr="00FC5BA6">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00FC5BA6" w:rsidRPr="00FC5BA6">
        <w:rPr>
          <w:rFonts w:cs="Times New Roman"/>
          <w:lang w:val="fr-FR"/>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FC5BA6">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00FC5BA6" w:rsidRPr="00FC5BA6">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4D48169F" w:rsidR="006F501D" w:rsidRPr="001E1572" w:rsidRDefault="006C38B2" w:rsidP="006F501D">
      <w:r w:rsidRPr="00036544">
        <w:t xml:space="preserve">Hoverflies (Syrphidae) are an important group of </w:t>
      </w:r>
      <w:r w:rsidR="006C4E9C" w:rsidRPr="00036544">
        <w:t>pollinators</w:t>
      </w:r>
      <w:r w:rsidR="00A0565C">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FC5BA6">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00FC5BA6" w:rsidRPr="00FC5BA6">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FC5BA6">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C5BA6" w:rsidRPr="00FC5BA6">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00FC5BA6" w:rsidRPr="00FC5BA6">
        <w:rPr>
          <w:rFonts w:cs="Times New Roman"/>
          <w:lang w:val="fr-FR"/>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FC5BA6">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00FC5BA6" w:rsidRPr="00FC5BA6">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C5BA6">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C5BA6" w:rsidRPr="00FC5BA6">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FC5BA6">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00FC5BA6" w:rsidRPr="00FC5BA6">
        <w:rPr>
          <w:rFonts w:cs="Times New Roman"/>
        </w:rPr>
        <w:t>(Pekas et al., 2020; Speight, 2017)</w:t>
      </w:r>
      <w:r>
        <w:fldChar w:fldCharType="end"/>
      </w:r>
      <w:r>
        <w:t>, which adds to their large contribution to human food security.</w:t>
      </w:r>
      <w:r w:rsidR="00A0565C">
        <w:t xml:space="preserve"> Although, some studies </w:t>
      </w:r>
      <w:proofErr w:type="gramStart"/>
      <w:r w:rsidR="00A0565C">
        <w:t>have been conducted</w:t>
      </w:r>
      <w:proofErr w:type="gramEnd"/>
      <w:r w:rsidR="00A0565C">
        <w:t xml:space="preserve"> about the population dynamics of hoverflies, often focusing their migrations, hoverflies</w:t>
      </w:r>
      <w:r w:rsidR="00A0565C" w:rsidRPr="00036544">
        <w:t xml:space="preserve"> are understudied</w:t>
      </w:r>
      <w:r w:rsidR="00A0565C">
        <w:t xml:space="preserve"> relative to bees. In particular, l</w:t>
      </w:r>
      <w:r w:rsidR="00A0565C" w:rsidRPr="00847839">
        <w:t xml:space="preserve">ittle </w:t>
      </w:r>
      <w:proofErr w:type="gramStart"/>
      <w:r w:rsidR="00A0565C" w:rsidRPr="00847839">
        <w:t>is known</w:t>
      </w:r>
      <w:proofErr w:type="gramEnd"/>
      <w:r w:rsidR="00A0565C" w:rsidRPr="00847839">
        <w:t xml:space="preserve"> about </w:t>
      </w:r>
      <w:r w:rsidR="00A0565C">
        <w:t xml:space="preserve">the </w:t>
      </w:r>
      <w:r w:rsidR="00A0565C" w:rsidRPr="00847839">
        <w:t xml:space="preserve">dispersal </w:t>
      </w:r>
      <w:r w:rsidR="00A0565C">
        <w:t xml:space="preserve">of non-migratory hoverflies and </w:t>
      </w:r>
      <w:r w:rsidR="00A0565C" w:rsidRPr="00847839">
        <w:t>the</w:t>
      </w:r>
      <w:r w:rsidR="00A0565C">
        <w:t>ir response to</w:t>
      </w:r>
      <w:r w:rsidR="00A0565C" w:rsidRPr="00847839">
        <w:t xml:space="preserve"> landscape fragmentation</w:t>
      </w:r>
      <w:r w:rsidR="00A0565C" w:rsidRPr="00036544">
        <w:t>.</w:t>
      </w:r>
    </w:p>
    <w:p w14:paraId="6C86A9C2" w14:textId="2201DBB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FC5BA6">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FC5BA6" w:rsidRPr="00FC5BA6">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8D42AB">
        <w:t xml:space="preserve"> evaluated through genetic similarity between individuals</w:t>
      </w:r>
      <w:r w:rsidR="009C3DBF">
        <w:t xml:space="preserve">, which is directly related to dispersal as genes are propagated by </w:t>
      </w:r>
      <w:r w:rsidR="009C3DBF">
        <w:lastRenderedPageBreak/>
        <w:t xml:space="preserve">individuals or propagules which disperse before reproduction </w:t>
      </w:r>
      <w:r w:rsidR="009C3DBF">
        <w:fldChar w:fldCharType="begin"/>
      </w:r>
      <w:r w:rsidR="00FC5BA6">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FC5BA6" w:rsidRPr="00FC5BA6">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FC5BA6">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FC5BA6" w:rsidRPr="00FC5BA6">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FC5BA6" w:rsidRPr="00FC5BA6">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w:t>
      </w:r>
      <w:proofErr w:type="gramStart"/>
      <w:r w:rsidR="00A24A4C" w:rsidRPr="00582A5D">
        <w:t>has</w:t>
      </w:r>
      <w:r w:rsidR="00B4316E" w:rsidRPr="00582A5D">
        <w:t xml:space="preserve"> </w:t>
      </w:r>
      <w:r w:rsidR="00A24A4C" w:rsidRPr="00582A5D">
        <w:t>never been studied</w:t>
      </w:r>
      <w:proofErr w:type="gramEnd"/>
      <w:r w:rsidR="00B4316E" w:rsidRPr="00582A5D">
        <w:t xml:space="preserve"> to our knowledge</w:t>
      </w:r>
      <w:r w:rsidR="00A24A4C" w:rsidRPr="00582A5D">
        <w:t>.</w:t>
      </w:r>
    </w:p>
    <w:p w14:paraId="102249EE" w14:textId="77777777" w:rsidR="00D443B6" w:rsidRDefault="00F62E1C" w:rsidP="006F501D">
      <w:r>
        <w:t>Germany and Luxembourg both present very high landscape fragmentation as measured by the number of meshes per km</w:t>
      </w:r>
      <w:r>
        <w:rPr>
          <w:vertAlign w:val="superscript"/>
        </w:rPr>
        <w:t>2</w:t>
      </w:r>
      <w:r>
        <w:t xml:space="preserve"> and </w:t>
      </w:r>
      <w:r w:rsidR="005D02E1">
        <w:t>the propo</w:t>
      </w:r>
      <w:r w:rsidR="00E0572E">
        <w:t>rtion of the country’s total surface</w:t>
      </w:r>
      <w:r w:rsidR="005D02E1">
        <w:t xml:space="preserve"> experiencing high to very high fragmentation</w:t>
      </w:r>
      <w:r w:rsidR="00B5130F">
        <w:t xml:space="preserve"> </w:t>
      </w:r>
      <w:r w:rsidR="00B5130F">
        <w:fldChar w:fldCharType="begin"/>
      </w:r>
      <w:r w:rsidR="00B5130F">
        <w:instrText xml:space="preserve"> ADDIN ZOTERO_ITEM CSL_CITATION {"citationID":"jWDe8F0u","properties":{"formattedCitation":"(European Environment Agency, 2016)","plainCitation":"(European Environment Agency, 2016)","noteIndex":0},"citationItems":[{"id":13743,"uris":["http://zotero.org/users/4948104/items/GLC47PEG"],"itemData":{"id":13743,"type":"report","title":"Landscape fragmentation Effective Mesh Density: major and medium anthropogenic fragmenting elements (FGA2-S) - version 2.0, Nov. 2016","URL":"https://sdi.eea.europa.eu/catalogue/srv/api/records/98d63709-5a79-44a8-ac5b-fd9a08466bf1","author":[{"literal":"European Environment Agency"}],"accessed":{"date-parts":[["2023",10,1]]},"issued":{"date-parts":[["2016"]]}}}],"schema":"https://github.com/citation-style-language/schema/raw/master/csl-citation.json"} </w:instrText>
      </w:r>
      <w:r w:rsidR="00B5130F">
        <w:fldChar w:fldCharType="separate"/>
      </w:r>
      <w:r w:rsidR="00B5130F" w:rsidRPr="00B5130F">
        <w:rPr>
          <w:rFonts w:cs="Times New Roman"/>
        </w:rPr>
        <w:t>(European Environment Agency, 2016)</w:t>
      </w:r>
      <w:r w:rsidR="00B5130F">
        <w:fldChar w:fldCharType="end"/>
      </w:r>
      <w:r w:rsidRPr="00154AA8">
        <w:t xml:space="preserve">. </w:t>
      </w:r>
      <w:r w:rsidR="00637B94" w:rsidRPr="00154AA8">
        <w:t xml:space="preserve">Because of demographic growth, land use change for new infrastructure and urban development </w:t>
      </w:r>
      <w:proofErr w:type="gramStart"/>
      <w:r w:rsidR="00637B94" w:rsidRPr="00154AA8">
        <w:t>is expected</w:t>
      </w:r>
      <w:proofErr w:type="gramEnd"/>
      <w:r w:rsidR="00637B94" w:rsidRPr="00154AA8">
        <w:t xml:space="preserve"> to be considerable</w:t>
      </w:r>
      <w:r w:rsidR="00637B94">
        <w:t xml:space="preserve"> even in already heavily urbanized</w:t>
      </w:r>
      <w:r>
        <w:t>.</w:t>
      </w:r>
      <w:r w:rsidR="00637B94" w:rsidRPr="00154AA8">
        <w:t xml:space="preserve"> This, in turn, will lead to further loss and fragmentation of natural and semi-natural habitats </w:t>
      </w:r>
      <w:r w:rsidR="00637B94" w:rsidRPr="00154AA8">
        <w:fldChar w:fldCharType="begin"/>
      </w:r>
      <w:r w:rsidR="00B5130F">
        <w:instrText xml:space="preserve"> ADDIN ZOTERO_ITEM CSL_CITATION {"citationID":"H0OnzQeC","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637B94" w:rsidRPr="00154AA8">
        <w:fldChar w:fldCharType="separate"/>
      </w:r>
      <w:r w:rsidR="00637B94" w:rsidRPr="00154AA8">
        <w:rPr>
          <w:rFonts w:cs="Times New Roman"/>
        </w:rPr>
        <w:t>(Jaeger et al., 2016)</w:t>
      </w:r>
      <w:r w:rsidR="00637B94" w:rsidRPr="00154AA8">
        <w:fldChar w:fldCharType="end"/>
      </w:r>
      <w:r w:rsidR="00637B94" w:rsidRPr="00154AA8">
        <w:t xml:space="preserve">. Cologne is the fourth-most populous city in Germany and recently commissioned a major inventory of pollinators </w:t>
      </w:r>
      <w:r w:rsidR="00637B94" w:rsidRPr="00154AA8">
        <w:fldChar w:fldCharType="begin"/>
      </w:r>
      <w:r w:rsidR="00B5130F">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637B94" w:rsidRPr="00154AA8">
        <w:fldChar w:fldCharType="separate"/>
      </w:r>
      <w:r w:rsidR="00637B94" w:rsidRPr="00154AA8">
        <w:rPr>
          <w:rFonts w:cs="Times New Roman"/>
          <w:szCs w:val="24"/>
        </w:rPr>
        <w:t>(Stadt Köln, 2022)</w:t>
      </w:r>
      <w:r w:rsidR="00637B94" w:rsidRPr="00154AA8">
        <w:fldChar w:fldCharType="end"/>
      </w:r>
      <w:r w:rsidR="00637B94" w:rsidRPr="00154AA8">
        <w:t>, notably stimulated</w:t>
      </w:r>
      <w:r>
        <w:t xml:space="preserve"> by</w:t>
      </w:r>
      <w:r w:rsidR="00637B94" w:rsidRPr="00154AA8">
        <w:t xml:space="preserve"> recent findings about country-wide</w:t>
      </w:r>
      <w:r w:rsidR="00637B94">
        <w:t xml:space="preserve"> insect declines </w:t>
      </w:r>
      <w:r w:rsidR="00637B94">
        <w:fldChar w:fldCharType="begin"/>
      </w:r>
      <w:r w:rsidR="00B5130F">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637B94">
        <w:fldChar w:fldCharType="separate"/>
      </w:r>
      <w:r w:rsidR="00637B94" w:rsidRPr="00777B20">
        <w:rPr>
          <w:rFonts w:cs="Times New Roman"/>
        </w:rPr>
        <w:t>(Hallmann et al., 2017; Seibold et al., 2019)</w:t>
      </w:r>
      <w:r w:rsidR="00637B94">
        <w:fldChar w:fldCharType="end"/>
      </w:r>
      <w:r w:rsidR="00637B94" w:rsidRPr="00154AA8">
        <w:t xml:space="preserve">. Luxembourg has recognized that habitat loss and fragmentation are threatening its biodiversity in general and insect pollinators in particular </w:t>
      </w:r>
      <w:r w:rsidR="00637B94" w:rsidRPr="00154AA8">
        <w:fldChar w:fldCharType="begin"/>
      </w:r>
      <w:r w:rsidR="00B5130F">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637B94" w:rsidRPr="00154AA8">
        <w:fldChar w:fldCharType="separate"/>
      </w:r>
      <w:r w:rsidR="00637B94" w:rsidRPr="00154AA8">
        <w:rPr>
          <w:rFonts w:cs="Times New Roman"/>
          <w:szCs w:val="24"/>
        </w:rPr>
        <w:t>(Ministère de l’Environnement, du Climat et du Développement durable, 2022)</w:t>
      </w:r>
      <w:r w:rsidR="00637B94" w:rsidRPr="00154AA8">
        <w:fldChar w:fldCharType="end"/>
      </w:r>
      <w:r w:rsidR="00637B94"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w:t>
      </w:r>
      <w:bookmarkStart w:id="1" w:name="_GoBack"/>
      <w:r w:rsidR="00637B94" w:rsidRPr="00154AA8">
        <w:t>of the landscape</w:t>
      </w:r>
      <w:bookmarkEnd w:id="1"/>
      <w:r w:rsidR="00637B94" w:rsidRPr="00154AA8">
        <w:t xml:space="preserve"> from the viewpoint of the pollinator </w:t>
      </w:r>
      <w:r w:rsidR="00637B94" w:rsidRPr="00154AA8">
        <w:fldChar w:fldCharType="begin"/>
      </w:r>
      <w:r w:rsidR="00B5130F">
        <w:instrText xml:space="preserve"> ADDIN ZOTERO_ITEM CSL_CITATION {"citationID":"4QWr2ubx","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637B94" w:rsidRPr="00154AA8">
        <w:fldChar w:fldCharType="separate"/>
      </w:r>
      <w:r w:rsidR="00637B94" w:rsidRPr="00154AA8">
        <w:rPr>
          <w:rFonts w:cs="Times New Roman"/>
        </w:rPr>
        <w:t xml:space="preserve">(Dreier et al., 2014; </w:t>
      </w:r>
      <w:proofErr w:type="spellStart"/>
      <w:r w:rsidR="00637B94" w:rsidRPr="00154AA8">
        <w:rPr>
          <w:rFonts w:cs="Times New Roman"/>
        </w:rPr>
        <w:t>Rands</w:t>
      </w:r>
      <w:proofErr w:type="spellEnd"/>
      <w:r w:rsidR="00637B94" w:rsidRPr="00154AA8">
        <w:rPr>
          <w:rFonts w:cs="Times New Roman"/>
        </w:rPr>
        <w:t>, 2014)</w:t>
      </w:r>
      <w:r w:rsidR="00637B94" w:rsidRPr="00154AA8">
        <w:fldChar w:fldCharType="end"/>
      </w:r>
      <w:r w:rsidR="00637B94" w:rsidRPr="00154AA8">
        <w:t>.</w:t>
      </w:r>
    </w:p>
    <w:p w14:paraId="465A46EC" w14:textId="18ED6BB5" w:rsidR="00965DCE" w:rsidRDefault="00D443B6" w:rsidP="006F501D">
      <w:pPr>
        <w:rPr>
          <w:b/>
        </w:rPr>
      </w:pPr>
      <w:r w:rsidRPr="00BA4EDB">
        <w:t>In this study, we investigate</w:t>
      </w:r>
      <w:r>
        <w:t>d</w:t>
      </w:r>
      <w:r w:rsidRPr="00BA4EDB">
        <w:t xml:space="preserve"> the genetic diversity, structure</w:t>
      </w:r>
      <w:r>
        <w:t>,</w:t>
      </w:r>
      <w:r w:rsidRPr="00BA4EDB">
        <w:t xml:space="preserve"> </w:t>
      </w:r>
      <w:r>
        <w:t xml:space="preserve">IBD, isolation-by-environment (IBE) </w:t>
      </w:r>
      <w:r w:rsidRPr="00582A5D">
        <w:t>of two species</w:t>
      </w:r>
      <w:r w:rsidRPr="00BA4EDB">
        <w:t xml:space="preserve"> of hoverflies</w:t>
      </w:r>
      <w:r>
        <w:t xml:space="preserve">, </w:t>
      </w:r>
      <w:r w:rsidRPr="00E72226">
        <w:rPr>
          <w:i/>
          <w:iCs/>
        </w:rPr>
        <w:t>Syritta</w:t>
      </w:r>
      <w:r>
        <w:rPr>
          <w:i/>
        </w:rPr>
        <w:t xml:space="preserve"> pipiens</w:t>
      </w:r>
      <w:r>
        <w:t xml:space="preserve"> (Linnaeus, 1758; henceforth abbreviated to SP) and </w:t>
      </w:r>
      <w:r>
        <w:rPr>
          <w:i/>
        </w:rPr>
        <w:t xml:space="preserve">Myathropa florea </w:t>
      </w:r>
      <w:r>
        <w:t>(Linnaeus, 1758; MF), based on</w:t>
      </w:r>
      <w:r>
        <w:rPr>
          <w:i/>
        </w:rPr>
        <w:t xml:space="preserve"> </w:t>
      </w:r>
      <w:r>
        <w:t xml:space="preserve">thousands of individuals in two </w:t>
      </w:r>
      <w:r w:rsidRPr="00BA4EDB">
        <w:t>urbanized landscapes</w:t>
      </w:r>
      <w:r>
        <w:t xml:space="preserve"> in </w:t>
      </w:r>
      <w:r>
        <w:t>Germany and Luxembourg</w:t>
      </w:r>
      <w:r w:rsidRPr="00BA4EDB">
        <w:t>.</w:t>
      </w:r>
      <w:r>
        <w:t xml:space="preserve"> </w:t>
      </w:r>
      <w:r w:rsidR="00497378">
        <w:t>We hypothesized that 1) given the non-migratory nature of our two species and</w:t>
      </w:r>
      <w:r w:rsidR="00497378" w:rsidRPr="00582A5D">
        <w:t xml:space="preserve"> the large distance between study areas (ca. 150 km)</w:t>
      </w:r>
      <w:r w:rsidR="00497378">
        <w:t xml:space="preserve">, </w:t>
      </w:r>
      <w:r w:rsidR="00497378">
        <w:lastRenderedPageBreak/>
        <w:t>substantial genetic differentiation and IBD exist between study areas</w:t>
      </w:r>
      <w:r w:rsidR="0006107C" w:rsidRPr="00582A5D">
        <w:t xml:space="preserve"> </w:t>
      </w:r>
      <w:r w:rsidR="00582A5D" w:rsidRPr="00582A5D">
        <w:t xml:space="preserve">and the large </w:t>
      </w:r>
      <w:r w:rsidR="0006107C" w:rsidRPr="00582A5D">
        <w:t xml:space="preserve">extent </w:t>
      </w:r>
      <w:r w:rsidR="00582A5D" w:rsidRPr="00582A5D">
        <w:t>of</w:t>
      </w:r>
      <w:r w:rsidR="00582A5D">
        <w:t xml:space="preserve"> </w:t>
      </w:r>
      <w:commentRangeStart w:id="2"/>
      <w:r w:rsidR="00A61678">
        <w:t>unvegetated impervious areas</w:t>
      </w:r>
      <w:r w:rsidR="006D0E61">
        <w:t xml:space="preserve"> present in and around cities</w:t>
      </w:r>
      <w:r w:rsidR="00A61678">
        <w:t>.</w:t>
      </w:r>
      <w:commentRangeEnd w:id="2"/>
      <w:r w:rsidR="003F7365">
        <w:rPr>
          <w:rStyle w:val="CommentReference"/>
        </w:rPr>
        <w:commentReference w:id="2"/>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96CEE92" w14:textId="5FFD065A" w:rsidR="007B48A4" w:rsidRDefault="005B7760" w:rsidP="00BC7A53">
      <w:r>
        <w:t>To evaluate the genetic connectivity of hoverflies in the face of disturbance, we chose two urbanized study areas</w:t>
      </w:r>
      <w:r w:rsidR="006E2CF9">
        <w:t xml:space="preserve"> (Fig. 1)</w:t>
      </w:r>
      <w:r w:rsidR="002C7B2D">
        <w:t xml:space="preserve">. </w:t>
      </w:r>
      <w:r w:rsidR="00CC35FB">
        <w:t>We chose a</w:t>
      </w:r>
      <w:r w:rsidR="002C7B2D">
        <w:t>n extent</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w:t>
      </w:r>
      <w:r w:rsidR="00974BF7">
        <w:t>allow</w:t>
      </w:r>
      <w:r w:rsidR="00582A5D">
        <w:t>ed</w:t>
      </w:r>
      <w:r w:rsidR="00974BF7">
        <w:t xml:space="preserve">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B5130F">
        <w:instrText xml:space="preserve"> ADDIN ZOTERO_ITEM CSL_CITATION {"citationID":"dodqtjwu","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FC5BA6" w:rsidRPr="00FC5BA6">
        <w:rPr>
          <w:rFonts w:cs="Times New Roman"/>
          <w:szCs w:val="24"/>
        </w:rPr>
        <w:t>(Stadt Köln, 2022)</w:t>
      </w:r>
      <w:r w:rsidR="00007B93" w:rsidRPr="00154AA8">
        <w:fldChar w:fldCharType="end"/>
      </w:r>
      <w:r w:rsidR="006E2CF9">
        <w:t xml:space="preserve">, </w:t>
      </w:r>
      <w:r w:rsidR="00007B93" w:rsidRPr="00154AA8">
        <w:t>stimulat</w:t>
      </w:r>
      <w:r w:rsidR="006E2CF9">
        <w:t>ing</w:t>
      </w:r>
      <w:r w:rsidR="00007B93" w:rsidRPr="00154AA8">
        <w:t xml:space="preserve"> recent findings about country-wide</w:t>
      </w:r>
      <w:r w:rsidR="00007B93">
        <w:t xml:space="preserve"> insect declines </w:t>
      </w:r>
      <w:r w:rsidR="00007B93">
        <w:fldChar w:fldCharType="begin"/>
      </w:r>
      <w:r w:rsidR="00B5130F">
        <w:instrText xml:space="preserve"> ADDIN ZOTERO_ITEM CSL_CITATION {"citationID":"lDiyHQl2","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FC5BA6" w:rsidRPr="00FC5BA6">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B5130F">
        <w:instrText xml:space="preserve"> ADDIN ZOTERO_ITEM CSL_CITATION {"citationID":"2ZumrymT","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FC5BA6" w:rsidRPr="00FC5BA6">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r w:rsidR="0039100B" w:rsidRPr="0039100B">
        <w:t>Esch-sur-Alzette</w:t>
      </w:r>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6E2CF9">
        <w:t>Cologne</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FC5BA6">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FC5BA6" w:rsidRPr="00FC5BA6">
        <w:rPr>
          <w:rFonts w:cs="Times New Roman"/>
        </w:rPr>
        <w:t>(Braun and Herold, 2004; Curdes, 1998; Mitter and Weber, 2011)</w:t>
      </w:r>
      <w:r w:rsidR="00ED0178">
        <w:fldChar w:fldCharType="end"/>
      </w:r>
      <w:r w:rsidR="003216BF" w:rsidRPr="003216BF">
        <w:t>.</w:t>
      </w:r>
    </w:p>
    <w:p w14:paraId="02F63F2A" w14:textId="2B6FB87E" w:rsidR="00267577" w:rsidRDefault="00E72226" w:rsidP="00BC7A53">
      <w:r>
        <w:t>As study organisms, we</w:t>
      </w:r>
      <w:r w:rsidR="001360C3">
        <w:t xml:space="preserve"> chose</w:t>
      </w:r>
      <w:r>
        <w:t xml:space="preserve">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FC5BA6">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FC5BA6" w:rsidRPr="00FC5BA6">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FC5BA6">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00FC5BA6" w:rsidRPr="00FC5BA6">
        <w:rPr>
          <w:rFonts w:cs="Times New Roman"/>
        </w:rPr>
        <w:t>(Raymond et al., 2013)</w:t>
      </w:r>
      <w:r>
        <w:fldChar w:fldCharType="end"/>
      </w:r>
      <w:r>
        <w:t xml:space="preserve"> given their sometimes </w:t>
      </w:r>
      <w:r w:rsidR="006E2CF9">
        <w:t>extensive</w:t>
      </w:r>
      <w:r>
        <w:t xml:space="preserve"> ability to spread </w:t>
      </w:r>
      <w:r>
        <w:fldChar w:fldCharType="begin"/>
      </w:r>
      <w:r w:rsidR="00FC5BA6">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00FC5BA6" w:rsidRPr="00FC5BA6">
        <w:rPr>
          <w:rFonts w:cs="Times New Roman"/>
        </w:rPr>
        <w:t>(Jia et al., 2022)</w:t>
      </w:r>
      <w:r>
        <w:fldChar w:fldCharType="end"/>
      </w:r>
      <w:r>
        <w:t>.</w:t>
      </w:r>
      <w:r w:rsidR="00E80EA2">
        <w:t xml:space="preserve"> </w:t>
      </w:r>
      <w:r>
        <w:t xml:space="preserve">Our sampling design was to catch at least </w:t>
      </w:r>
      <w:r w:rsidR="002958A5">
        <w:t xml:space="preserve">one </w:t>
      </w:r>
      <w:r>
        <w:t xml:space="preserve">individual per squared kilometer in order to have as few gaps in geographical coverage as possible, following a uniform grid. The analytical purpose of this sampling design was to decrease bias and improve our accuracy in </w:t>
      </w:r>
      <w:r>
        <w:lastRenderedPageBreak/>
        <w:t>detect</w:t>
      </w:r>
      <w:r w:rsidR="00981423">
        <w:t>ing</w:t>
      </w:r>
      <w:r>
        <w:t xml:space="preserve"> influential landscape features, if there were any </w:t>
      </w:r>
      <w:r>
        <w:fldChar w:fldCharType="begin"/>
      </w:r>
      <w:r w:rsidR="00FC5BA6">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00FC5BA6" w:rsidRPr="00FC5BA6">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FC5BA6">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FC5BA6" w:rsidRPr="00FC5BA6">
        <w:rPr>
          <w:rFonts w:cs="Times New Roman"/>
        </w:rPr>
        <w:t>(Kleijn and van Langevelde, 2006)</w:t>
      </w:r>
      <w:r w:rsidR="001722B1">
        <w:fldChar w:fldCharType="end"/>
      </w:r>
      <w:r w:rsidR="006E2CF9">
        <w:t xml:space="preserve">. Samples were caught using </w:t>
      </w:r>
      <w:proofErr w:type="gramStart"/>
      <w:r w:rsidR="006E2CF9">
        <w:t>hand-netting</w:t>
      </w:r>
      <w:proofErr w:type="gramEnd"/>
      <w:r w:rsidR="006E2CF9">
        <w:t xml:space="preserve"> and stored in </w:t>
      </w:r>
      <w:r w:rsidR="004F113E">
        <w:t>96</w:t>
      </w:r>
      <w:r w:rsidR="006E2CF9">
        <w:t>% ethanol</w:t>
      </w:r>
      <w:r w:rsidR="00CE0B8D">
        <w:t xml:space="preserve"> in the field and kept in a freezer</w:t>
      </w:r>
      <w:r w:rsidR="006E2CF9">
        <w:t xml:space="preserve"> until further processing.</w:t>
      </w:r>
      <w:r w:rsidR="006B5DAF">
        <w:t xml:space="preserve"> Species identity </w:t>
      </w:r>
      <w:proofErr w:type="gramStart"/>
      <w:r w:rsidR="006B5DAF">
        <w:t>was confirmed</w:t>
      </w:r>
      <w:proofErr w:type="gramEnd"/>
      <w:r w:rsidR="006B5DAF">
        <w:t xml:space="preserve"> </w:t>
      </w:r>
      <w:r w:rsidR="004F113E">
        <w:t>visually as both species bea</w:t>
      </w:r>
      <w:r w:rsidR="006B43A3">
        <w:t>r obvious and unique characters</w:t>
      </w:r>
      <w:r w:rsidR="00380B61">
        <w:t>, which made misidentification unlikely</w:t>
      </w:r>
      <w:r w:rsidR="006B43A3">
        <w:t xml:space="preserve">. Namely, those were </w:t>
      </w:r>
      <w:r w:rsidR="004F113E">
        <w:t xml:space="preserve">a thick </w:t>
      </w:r>
      <w:r w:rsidR="006B43A3">
        <w:t>overdeveloped</w:t>
      </w:r>
      <w:r w:rsidR="004F113E">
        <w:t xml:space="preserve"> hind femur</w:t>
      </w:r>
      <w:r w:rsidR="006B43A3">
        <w:t xml:space="preserve"> with a row of spines and</w:t>
      </w:r>
      <w:r w:rsidR="004F113E">
        <w:t xml:space="preserve"> </w:t>
      </w:r>
      <w:r w:rsidR="006B43A3">
        <w:t xml:space="preserve">a pair of small pale marks on the dorsal side of the thorax just behind the head </w:t>
      </w:r>
      <w:r w:rsidR="004F113E">
        <w:t>for SP</w:t>
      </w:r>
      <w:r w:rsidR="00380B61">
        <w:t>, and bright yellow color and a black “</w:t>
      </w:r>
      <w:r w:rsidR="00380B61" w:rsidRPr="00380B61">
        <w:t>Bat-Signal</w:t>
      </w:r>
      <w:r w:rsidR="00380B61">
        <w:t>” shape on the dorsal posterior part of the thorax for MF</w:t>
      </w:r>
      <w:r w:rsidR="006B5DAF">
        <w:t>.</w:t>
      </w:r>
    </w:p>
    <w:p w14:paraId="1F5D8536" w14:textId="6D5177A0" w:rsidR="00D802C3" w:rsidRPr="00F27A6C" w:rsidRDefault="00734882" w:rsidP="00D802C3">
      <w:r>
        <w:rPr>
          <w:noProof/>
          <w:lang w:val="de-LU" w:eastAsia="de-LU"/>
        </w:rPr>
        <w:drawing>
          <wp:inline distT="0" distB="0" distL="0" distR="0" wp14:anchorId="69673852" wp14:editId="7535FB3D">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p>
    <w:p w14:paraId="01AB91FE" w14:textId="1343B418" w:rsidR="00D802C3" w:rsidRPr="0079323A" w:rsidRDefault="00D802C3" w:rsidP="00BC7A53">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r w:rsidR="00437A70" w:rsidRPr="00437A70">
        <w:rPr>
          <w:i/>
        </w:rPr>
        <w:t>Syritta pipiens</w:t>
      </w:r>
      <w:r w:rsidR="00437A70">
        <w:t xml:space="preserve"> (green) sample locations. Point size reflects sample size from one to six. Shaded areas represent urban areas with impervious soils.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34CE2782" w14:textId="5EE367A4" w:rsidR="00EB338F" w:rsidRPr="00A05CC9" w:rsidRDefault="006B5DAF" w:rsidP="00EB338F">
      <w:commentRangeStart w:id="3"/>
      <w:r>
        <w:t xml:space="preserve">One leg of each sample </w:t>
      </w:r>
      <w:commentRangeEnd w:id="3"/>
      <w:r>
        <w:rPr>
          <w:rStyle w:val="CommentReference"/>
        </w:rPr>
        <w:commentReference w:id="3"/>
      </w:r>
      <w:r>
        <w:t xml:space="preserve">was placed in an Eppendorf tube and grinded by </w:t>
      </w:r>
      <w:proofErr w:type="spellStart"/>
      <w:r>
        <w:t>vortexing</w:t>
      </w:r>
      <w:proofErr w:type="spellEnd"/>
      <w:r>
        <w:t xml:space="preserve"> with two ceramic beads. Genomic </w:t>
      </w:r>
      <w:r w:rsidR="00A05CC9">
        <w:t xml:space="preserve">DNA was </w:t>
      </w:r>
      <w:r>
        <w:t xml:space="preserve">subsequently </w:t>
      </w:r>
      <w:r w:rsidR="00A05CC9">
        <w:t xml:space="preserve">extracted using an ammonium acetate-based </w:t>
      </w:r>
      <w:r w:rsidR="00A05CC9">
        <w:lastRenderedPageBreak/>
        <w:t xml:space="preserve">salting-out procedure </w:t>
      </w:r>
      <w:r w:rsidR="002D45FA">
        <w:fldChar w:fldCharType="begin"/>
      </w:r>
      <w:r w:rsidR="00FC5BA6">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FC5BA6" w:rsidRPr="00FC5BA6">
        <w:rPr>
          <w:rFonts w:cs="Times New Roman"/>
        </w:rPr>
        <w:t>(Miller et al., 1988)</w:t>
      </w:r>
      <w:r w:rsidR="002D45FA">
        <w:fldChar w:fldCharType="end"/>
      </w:r>
      <w:r w:rsidR="00A05CC9">
        <w:t xml:space="preserve">. DNA extracts </w:t>
      </w:r>
      <w:proofErr w:type="gramStart"/>
      <w:r w:rsidR="00A05CC9">
        <w:t>were quantified</w:t>
      </w:r>
      <w:proofErr w:type="gramEnd"/>
      <w:r w:rsidR="00A05CC9">
        <w:t xml:space="preserve"> using a Drop-Sense 16 spectrophotometer (</w:t>
      </w:r>
      <w:proofErr w:type="spellStart"/>
      <w:r w:rsidR="00A05CC9">
        <w:t>Trinean</w:t>
      </w:r>
      <w:proofErr w:type="spellEnd"/>
      <w:r w:rsidR="00A05CC9">
        <w:t xml:space="preserve">, </w:t>
      </w:r>
      <w:proofErr w:type="spellStart"/>
      <w:r w:rsidR="00A05CC9">
        <w:t>Gentbrugge</w:t>
      </w:r>
      <w:proofErr w:type="spellEnd"/>
      <w:r w:rsidR="00A05CC9">
        <w:t xml:space="preserv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1" w:history="1">
        <w:r w:rsidR="00BC463B" w:rsidRPr="001F7A46">
          <w:rPr>
            <w:i/>
          </w:rPr>
          <w:t>S</w:t>
        </w:r>
        <w:r w:rsidR="0094407B">
          <w:rPr>
            <w:i/>
          </w:rPr>
          <w:t>.</w:t>
        </w:r>
        <w:r w:rsidR="00BC463B" w:rsidRPr="001F7A46">
          <w:rPr>
            <w:i/>
          </w:rPr>
          <w:t xml:space="preserve"> pipiens</w:t>
        </w:r>
        <w:r w:rsidR="00BC463B" w:rsidRPr="001F7A46">
          <w:t> (assembly idSyrPipi1.1)</w:t>
        </w:r>
      </w:hyperlink>
      <w:r w:rsidR="00703021">
        <w:t xml:space="preserve"> and against an ‘in-</w:t>
      </w:r>
      <w:r w:rsidR="00D6243C">
        <w:t>progress</w:t>
      </w:r>
      <w:r w:rsidR="00703021">
        <w:t xml:space="preserve"> assembly’ of the genome of </w:t>
      </w:r>
      <w:r w:rsidR="00703021" w:rsidRPr="002E69EC">
        <w:rPr>
          <w:i/>
        </w:rPr>
        <w:t>M</w:t>
      </w:r>
      <w:r w:rsidR="0094407B">
        <w:rPr>
          <w:i/>
        </w:rPr>
        <w:t>.</w:t>
      </w:r>
      <w:r w:rsidR="00703021" w:rsidRPr="002E69EC">
        <w:rPr>
          <w:i/>
        </w:rPr>
        <w:t xml:space="preserve"> florea</w:t>
      </w:r>
      <w:r w:rsidR="00703021">
        <w:t xml:space="preserve"> (20200119.hicanu.purge) obtained from </w:t>
      </w:r>
      <w:r w:rsidR="00703021" w:rsidRPr="00703021">
        <w:t>Darwin Tree of Life Project</w:t>
      </w:r>
      <w:r w:rsidR="00703021">
        <w:t xml:space="preserve"> (</w:t>
      </w:r>
      <w:hyperlink r:id="rId12"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FC5BA6">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FC5BA6" w:rsidRPr="00FC5BA6">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proofErr w:type="gramStart"/>
      <w:r w:rsidR="001C4D16" w:rsidRPr="0011014D">
        <w:t>1x</w:t>
      </w:r>
      <w:proofErr w:type="gramEnd"/>
      <w:r w:rsidR="001C4D16" w:rsidRPr="0011014D">
        <w:t xml:space="preserve"> </w:t>
      </w:r>
      <w:r w:rsidR="001C4D16">
        <w:t xml:space="preserve">GoTaq Master Mix (Promega, </w:t>
      </w:r>
      <w:r w:rsidR="001C4D16" w:rsidRPr="000B71A5">
        <w:t xml:space="preserve">Walldorf, </w:t>
      </w:r>
      <w:commentRangeStart w:id="4"/>
      <w:r w:rsidR="001C4D16" w:rsidRPr="000B71A5">
        <w:t>Germany</w:t>
      </w:r>
      <w:r w:rsidR="001C4D16" w:rsidRPr="0011014D">
        <w:t>)</w:t>
      </w:r>
      <w:r w:rsidR="001C4D16">
        <w:t>,</w:t>
      </w:r>
      <w:r w:rsidR="001C4D16" w:rsidRPr="0011014D">
        <w:t xml:space="preserve"> 0.2 μM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t>
      </w:r>
      <w:proofErr w:type="gramStart"/>
      <w:r w:rsidR="00445354">
        <w:t>was ended</w:t>
      </w:r>
      <w:proofErr w:type="gramEnd"/>
      <w:r w:rsidR="00445354">
        <w:t xml:space="preserve"> with a final extension for 10 min at </w:t>
      </w:r>
      <w:r w:rsidR="009A26C0">
        <w:t>72</w:t>
      </w:r>
      <w:r w:rsidR="00445354">
        <w:t xml:space="preserve"> °C. </w:t>
      </w:r>
      <w:commentRangeEnd w:id="4"/>
      <w:r w:rsidR="00F27A6C">
        <w:rPr>
          <w:rStyle w:val="CommentReference"/>
        </w:rPr>
        <w:commentReference w:id="4"/>
      </w:r>
      <w:r w:rsidR="009A26C0">
        <w:t xml:space="preserve">The PCRs </w:t>
      </w:r>
      <w:proofErr w:type="gramStart"/>
      <w:r w:rsidR="009A26C0">
        <w:t>were performed</w:t>
      </w:r>
      <w:proofErr w:type="gramEnd"/>
      <w:r w:rsidR="009A26C0">
        <w:t xml:space="preserve"> in a Mastercycler nexus (Eppendorf, Hamburg, Germany).</w:t>
      </w:r>
      <w:r w:rsidR="00445354">
        <w:t xml:space="preserve"> </w:t>
      </w:r>
      <w:r w:rsidR="009A26C0">
        <w:t>L</w:t>
      </w:r>
      <w:r w:rsidR="00445354">
        <w:t>oci that were polymorphic</w:t>
      </w:r>
      <w:r w:rsidR="009A26C0">
        <w:t xml:space="preserve"> and that</w:t>
      </w:r>
      <w:r w:rsidR="00445354">
        <w:t xml:space="preserve"> gave rise to clear peaks </w:t>
      </w:r>
      <w:proofErr w:type="gramStart"/>
      <w:r w:rsidR="00445354">
        <w:t>were retained</w:t>
      </w:r>
      <w:proofErr w:type="gramEnd"/>
      <w:r w:rsidR="00445354">
        <w:t xml:space="preserve">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w:t>
      </w:r>
      <w:proofErr w:type="spellStart"/>
      <w:r w:rsidR="0076648F">
        <w:t>bp</w:t>
      </w:r>
      <w:proofErr w:type="spellEnd"/>
      <w:r w:rsidR="0076648F">
        <w:t xml:space="preserve">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05CC9" w:rsidRPr="008E709C">
        <w:rPr>
          <w:i/>
        </w:rPr>
        <w:t>S</w:t>
      </w:r>
      <w:r w:rsidR="0094407B">
        <w:rPr>
          <w:i/>
        </w:rPr>
        <w:t>.</w:t>
      </w:r>
      <w:r w:rsidR="00A05CC9" w:rsidRPr="008E709C">
        <w:rPr>
          <w:i/>
        </w:rPr>
        <w:t xml:space="preserve"> </w:t>
      </w:r>
      <w:proofErr w:type="gramStart"/>
      <w:r w:rsidR="00A05CC9" w:rsidRPr="008E709C">
        <w:rPr>
          <w:i/>
        </w:rPr>
        <w:t>pipiens</w:t>
      </w:r>
      <w:proofErr w:type="gramEnd"/>
      <w:r w:rsidR="00A05CC9">
        <w:t xml:space="preserve"> we </w:t>
      </w:r>
      <w:r w:rsidR="009A26C0">
        <w:t>retained</w:t>
      </w:r>
      <w:r w:rsidR="00A05CC9">
        <w:t xml:space="preserve"> </w:t>
      </w:r>
      <w:r w:rsidR="00767854">
        <w:t>14</w:t>
      </w:r>
      <w:r w:rsidR="00A05CC9">
        <w:t xml:space="preserve"> microsatellite loci that were amplified in two </w:t>
      </w:r>
      <w:r w:rsidR="009A26C0">
        <w:t xml:space="preserve">multiplex </w:t>
      </w:r>
      <w:r w:rsidR="00A05CC9">
        <w:t>PCR</w:t>
      </w:r>
      <w:r w:rsidR="009A26C0">
        <w:t xml:space="preserve">s, while the 24 microsatellite loci for </w:t>
      </w:r>
      <w:r w:rsidR="009A26C0" w:rsidRPr="008E709C">
        <w:rPr>
          <w:i/>
        </w:rPr>
        <w:t>M</w:t>
      </w:r>
      <w:r w:rsidR="0094407B">
        <w:rPr>
          <w:i/>
        </w:rPr>
        <w:t>.</w:t>
      </w:r>
      <w:r w:rsidR="009A26C0" w:rsidRPr="008E709C">
        <w:rPr>
          <w:i/>
        </w:rPr>
        <w:t xml:space="preserve"> florea</w:t>
      </w:r>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proofErr w:type="gramStart"/>
      <w:r w:rsidR="00EB338F" w:rsidRPr="0011014D">
        <w:t>1x</w:t>
      </w:r>
      <w:proofErr w:type="gramEnd"/>
      <w:r w:rsidR="00EB338F" w:rsidRPr="0011014D">
        <w:t xml:space="preserve"> </w:t>
      </w:r>
      <w:r w:rsidR="00EB338F">
        <w:t xml:space="preserve">GoTaq Master Mix (Promega, </w:t>
      </w:r>
      <w:r w:rsidR="00EB338F" w:rsidRPr="000B71A5">
        <w:t>Walldorf, Germany</w:t>
      </w:r>
      <w:r w:rsidR="00EB338F" w:rsidRPr="0011014D">
        <w:t>)</w:t>
      </w:r>
      <w:r w:rsidR="00EB338F">
        <w:t>,</w:t>
      </w:r>
      <w:r w:rsidR="00EB338F" w:rsidRPr="0011014D">
        <w:t xml:space="preserve"> </w:t>
      </w:r>
      <w:r w:rsidR="00EB338F">
        <w:t xml:space="preserve">and between 0.1-0.4 μM of each primer (Table X). PCRs started with 3 min denaturation at 95 °C, followed by 35 cycles of denaturation at 94 °C for 30 s, annealing at 60°C for 45 s and extension at 72 °C for 30 s. The final incubation was at 72 °C for 10 min. Allele sizes were determined using GENEMAPPER version 4.0 (Applied </w:t>
      </w:r>
      <w:proofErr w:type="spellStart"/>
      <w:r w:rsidR="00EB338F">
        <w:t>Biosystems</w:t>
      </w:r>
      <w:proofErr w:type="spellEnd"/>
      <w:r w:rsidR="00EB338F">
        <w:t xml:space="preserve">). The genetic profiles of all </w:t>
      </w:r>
      <w:commentRangeStart w:id="5"/>
      <w:r w:rsidR="00EB338F">
        <w:t xml:space="preserve">samples consisted of at least </w:t>
      </w:r>
      <w:r w:rsidR="00EB338F" w:rsidRPr="009626DC">
        <w:t>11</w:t>
      </w:r>
      <w:r w:rsidR="00EB338F">
        <w:t xml:space="preserve"> loci for </w:t>
      </w:r>
      <w:r w:rsidR="00EB338F" w:rsidRPr="002E69EC">
        <w:rPr>
          <w:i/>
        </w:rPr>
        <w:t>S</w:t>
      </w:r>
      <w:r w:rsidR="0094407B">
        <w:rPr>
          <w:i/>
        </w:rPr>
        <w:t>.</w:t>
      </w:r>
      <w:r w:rsidR="00EB338F" w:rsidRPr="002E69EC">
        <w:rPr>
          <w:i/>
        </w:rPr>
        <w:t xml:space="preserve"> pipiens</w:t>
      </w:r>
      <w:r w:rsidR="00EB338F">
        <w:t xml:space="preserve"> and at least </w:t>
      </w:r>
      <w:r w:rsidR="00EB338F" w:rsidRPr="009626DC">
        <w:t>18</w:t>
      </w:r>
      <w:r w:rsidR="00EB338F">
        <w:t xml:space="preserve"> loci for </w:t>
      </w:r>
      <w:r w:rsidR="00EB338F" w:rsidRPr="002E69EC">
        <w:rPr>
          <w:i/>
        </w:rPr>
        <w:t>M</w:t>
      </w:r>
      <w:r w:rsidR="0094407B">
        <w:rPr>
          <w:i/>
        </w:rPr>
        <w:t>.</w:t>
      </w:r>
      <w:r w:rsidR="00EB338F" w:rsidRPr="002E69EC">
        <w:rPr>
          <w:i/>
        </w:rPr>
        <w:t xml:space="preserve"> florea</w:t>
      </w:r>
      <w:r w:rsidR="00EB338F">
        <w:t>.</w:t>
      </w:r>
      <w:commentRangeEnd w:id="5"/>
      <w:r w:rsidR="001F7A46">
        <w:rPr>
          <w:rStyle w:val="CommentReference"/>
        </w:rPr>
        <w:commentReference w:id="5"/>
      </w:r>
    </w:p>
    <w:p w14:paraId="4856C33F" w14:textId="23938E70" w:rsidR="003C4C9B" w:rsidRDefault="00BA40E3" w:rsidP="008F518D">
      <w:pPr>
        <w:pStyle w:val="Heading2"/>
        <w:numPr>
          <w:ilvl w:val="1"/>
          <w:numId w:val="1"/>
        </w:numPr>
      </w:pPr>
      <w:r>
        <w:t xml:space="preserve"> </w:t>
      </w:r>
      <w:proofErr w:type="gramStart"/>
      <w:r w:rsidR="00265C11">
        <w:t>|  Genetic</w:t>
      </w:r>
      <w:proofErr w:type="gramEnd"/>
      <w:r w:rsidR="00265C11">
        <w:t xml:space="preserve"> diversity</w:t>
      </w:r>
    </w:p>
    <w:p w14:paraId="39EFF0FE" w14:textId="1EB073AA" w:rsidR="00FE584C" w:rsidRPr="00D82B31" w:rsidRDefault="00DC0F04" w:rsidP="00736B58">
      <w:r>
        <w:lastRenderedPageBreak/>
        <w:t xml:space="preserve">To evaluate deviations from the Hardy-Weinberg equilibrium, we first split the dataset into two geographic populations corresponding to the study areas, and further divided genetic samples by communes (Luxembourg) and districts (Cologne). We only kept spatial units with more than 20 individuals for </w:t>
      </w:r>
      <w:r>
        <w:rPr>
          <w:i/>
        </w:rPr>
        <w:t>S. pipiens</w:t>
      </w:r>
      <w:r>
        <w:t xml:space="preserve"> and more than 11 individuals for </w:t>
      </w:r>
      <w:r>
        <w:rPr>
          <w:i/>
        </w:rPr>
        <w:t>M. florea</w:t>
      </w:r>
      <w:r>
        <w:t xml:space="preserve">. Within those spatial units, we used an exact test based on 10000 Monte Carlo permutations </w:t>
      </w:r>
      <w:r>
        <w:fldChar w:fldCharType="begin"/>
      </w:r>
      <w:r w:rsidR="00FC5BA6">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00FC5BA6" w:rsidRPr="00FC5BA6">
        <w:rPr>
          <w:rFonts w:cs="Times New Roman"/>
        </w:rPr>
        <w:t>(Guo and Thompson, 1992)</w:t>
      </w:r>
      <w:r>
        <w:fldChar w:fldCharType="end"/>
      </w:r>
      <w:r>
        <w:t xml:space="preserve"> implemented in the  </w:t>
      </w:r>
      <w:proofErr w:type="spellStart"/>
      <w:r>
        <w:rPr>
          <w:i/>
          <w:iCs/>
        </w:rPr>
        <w:t>pegas</w:t>
      </w:r>
      <w:proofErr w:type="spellEnd"/>
      <w:r>
        <w:t xml:space="preserve"> v. 1.1 R package </w:t>
      </w:r>
      <w:r>
        <w:fldChar w:fldCharType="begin"/>
      </w:r>
      <w:r w:rsidR="00FC5BA6">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00FC5BA6" w:rsidRPr="00FC5BA6">
        <w:rPr>
          <w:rFonts w:cs="Times New Roman"/>
        </w:rPr>
        <w:t>(Paradis, 2010)</w:t>
      </w:r>
      <w:r>
        <w:fldChar w:fldCharType="end"/>
      </w:r>
      <w:r>
        <w:t xml:space="preserve">. We considered that loci presenting a disequilibrium (p-value &lt; 0.05 after false discovery rate correction) in </w:t>
      </w:r>
      <w:commentRangeStart w:id="6"/>
      <w:r>
        <w:t>more than a third of spatial units were problematic</w:t>
      </w:r>
      <w:commentRangeEnd w:id="6"/>
      <w:r>
        <w:rPr>
          <w:rStyle w:val="CommentReference"/>
        </w:rPr>
        <w:commentReference w:id="6"/>
      </w:r>
      <w:r>
        <w:t xml:space="preserve">. 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rsidR="00FC5BA6">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FC5BA6" w:rsidRPr="00FC5BA6">
        <w:rPr>
          <w:rFonts w:cs="Times New Roman"/>
        </w:rPr>
        <w:t>(Agapow and Burt, 2001; Kamvar et al., 2014)</w:t>
      </w:r>
      <w:r>
        <w:fldChar w:fldCharType="end"/>
      </w:r>
      <w:r>
        <w:t xml:space="preserve">. We used the </w:t>
      </w:r>
      <w:proofErr w:type="spellStart"/>
      <w:r>
        <w:rPr>
          <w:i/>
          <w:iCs/>
        </w:rPr>
        <w:t>poppr</w:t>
      </w:r>
      <w:proofErr w:type="spellEnd"/>
      <w:r>
        <w:rPr>
          <w:i/>
          <w:iCs/>
        </w:rPr>
        <w:t xml:space="preserve"> </w:t>
      </w:r>
      <w:r>
        <w:t xml:space="preserve">v. 2.9.3 R package </w:t>
      </w:r>
      <w:r>
        <w:rPr>
          <w:i/>
          <w:iCs/>
        </w:rPr>
        <w:fldChar w:fldCharType="begin"/>
      </w:r>
      <w:r w:rsidR="00FC5BA6">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00FC5BA6" w:rsidRPr="00FC5BA6">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rsidR="00FC5BA6">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00FC5BA6" w:rsidRPr="00FC5BA6">
        <w:rPr>
          <w:rFonts w:cs="Times New Roman"/>
        </w:rPr>
        <w:t>(Brookfield, 1996)</w:t>
      </w:r>
      <w:r>
        <w:fldChar w:fldCharType="end"/>
      </w:r>
      <w:r>
        <w:t xml:space="preserve"> implemented in the </w:t>
      </w:r>
      <w:proofErr w:type="spellStart"/>
      <w:r w:rsidRPr="008177A0">
        <w:rPr>
          <w:i/>
          <w:iCs/>
        </w:rPr>
        <w:t>PopGenReport</w:t>
      </w:r>
      <w:proofErr w:type="spellEnd"/>
      <w:r w:rsidRPr="008177A0">
        <w:t xml:space="preserve"> </w:t>
      </w:r>
      <w:r>
        <w:t xml:space="preserve">v. 3.0.7 R package </w:t>
      </w:r>
      <w:r>
        <w:fldChar w:fldCharType="begin"/>
      </w:r>
      <w:r w:rsidR="00FC5BA6">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00FC5BA6" w:rsidRPr="00FC5BA6">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The retained microsatellite loci were used to </w:t>
      </w:r>
      <w:commentRangeStart w:id="7"/>
      <w:r>
        <w:t xml:space="preserve">estimate allelic richness, </w:t>
      </w:r>
      <w:r w:rsidRPr="00F24C1D">
        <w:t>heterozygote deficiency</w:t>
      </w:r>
      <w:r>
        <w:t xml:space="preserve">, overall </w:t>
      </w:r>
      <w:r w:rsidRPr="00A90C03">
        <w:t>fixation indices</w:t>
      </w:r>
      <w:r>
        <w:t xml:space="preserve"> with </w:t>
      </w:r>
      <w:r w:rsidRPr="00A90C03">
        <w:t>bootstrap confidence interval</w:t>
      </w:r>
      <w:commentRangeEnd w:id="7"/>
      <w:r w:rsidR="00C0441D">
        <w:rPr>
          <w:rStyle w:val="CommentReference"/>
        </w:rPr>
        <w:commentReference w:id="7"/>
      </w:r>
      <w:r>
        <w:t xml:space="preserve">, </w:t>
      </w:r>
      <w:commentRangeStart w:id="8"/>
      <w:r>
        <w:t>fixations indices per locus</w:t>
      </w:r>
      <w:commentRangeEnd w:id="8"/>
      <w:r w:rsidR="00C0441D">
        <w:rPr>
          <w:rStyle w:val="CommentReference"/>
        </w:rPr>
        <w:commentReference w:id="8"/>
      </w:r>
      <w:r>
        <w:t xml:space="preserve">, and the </w:t>
      </w:r>
      <w:commentRangeStart w:id="9"/>
      <w:r>
        <w:t xml:space="preserve">pairwise genetic distance between our study areas </w:t>
      </w:r>
      <w:commentRangeEnd w:id="9"/>
      <w:r w:rsidR="00C0441D">
        <w:rPr>
          <w:rStyle w:val="CommentReference"/>
        </w:rPr>
        <w:commentReference w:id="9"/>
      </w:r>
      <w:r>
        <w:t xml:space="preserve">as implemented in the </w:t>
      </w:r>
      <w:proofErr w:type="spellStart"/>
      <w:r>
        <w:rPr>
          <w:i/>
          <w:iCs/>
        </w:rPr>
        <w:t>adegenet</w:t>
      </w:r>
      <w:proofErr w:type="spellEnd"/>
      <w:r>
        <w:t xml:space="preserve"> v. 2.1.7 R package </w:t>
      </w:r>
      <w:r>
        <w:fldChar w:fldCharType="begin"/>
      </w:r>
      <w:r w:rsidR="00FC5BA6">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00FC5BA6" w:rsidRPr="00FC5BA6">
        <w:rPr>
          <w:rFonts w:cs="Times New Roman"/>
        </w:rPr>
        <w:t>(Jombart, 2008; Jombart and Ahmed, 2011)</w:t>
      </w:r>
      <w:r>
        <w:fldChar w:fldCharType="end"/>
      </w:r>
      <w:r>
        <w:t xml:space="preserve">. </w:t>
      </w:r>
    </w:p>
    <w:p w14:paraId="22A3CE01" w14:textId="50C4DAA7" w:rsidR="00537624" w:rsidRPr="00236B36" w:rsidRDefault="003C4C9B" w:rsidP="00537624">
      <w:pPr>
        <w:pStyle w:val="Heading2"/>
        <w:numPr>
          <w:ilvl w:val="1"/>
          <w:numId w:val="1"/>
        </w:numPr>
      </w:pPr>
      <w:r>
        <w:t xml:space="preserve"> </w:t>
      </w:r>
      <w:proofErr w:type="gramStart"/>
      <w:r>
        <w:t>|</w:t>
      </w:r>
      <w:r w:rsidR="00537624">
        <w:t xml:space="preserve">  Clustering</w:t>
      </w:r>
      <w:proofErr w:type="gramEnd"/>
    </w:p>
    <w:p w14:paraId="0122B9CF" w14:textId="665A4611" w:rsidR="00537624" w:rsidRDefault="00537624" w:rsidP="00537624">
      <w:r>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rsidR="00FC5BA6">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00FC5BA6" w:rsidRPr="00FC5BA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rsidR="00FC5BA6">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sidR="00FC5BA6" w:rsidRPr="00FC5BA6">
        <w:rPr>
          <w:rFonts w:cs="Times New Roman"/>
        </w:rPr>
        <w:t>(Wang, 2017)</w:t>
      </w:r>
      <w:r>
        <w:fldChar w:fldCharType="end"/>
      </w:r>
      <w:r>
        <w:t xml:space="preserve">. We conducted ten independent runs with 200 000 Markov Chain Monte Carlo burn-in iterations followed by 1 000 000 iterations for one to six clusters. The estimated posterior probability for the data </w:t>
      </w:r>
      <m:oMath>
        <m:r>
          <w:rPr>
            <w:rFonts w:ascii="Cambria Math" w:hAnsi="Cambria Math"/>
          </w:rPr>
          <m:t>LnP(D|K)</m:t>
        </m:r>
      </m:oMath>
      <w:r>
        <w:rPr>
          <w:rFonts w:eastAsiaTheme="minorEastAsia"/>
        </w:rPr>
        <w:t xml:space="preserve"> for each K </w:t>
      </w:r>
      <w:proofErr w:type="gramStart"/>
      <w:r>
        <w:rPr>
          <w:rFonts w:eastAsiaTheme="minorEastAsia"/>
        </w:rPr>
        <w:t>was assessed</w:t>
      </w:r>
      <w:proofErr w:type="gramEnd"/>
      <w:r>
        <w:rPr>
          <w:rFonts w:eastAsiaTheme="minorEastAsia"/>
        </w:rPr>
        <w:t xml:space="preserve"> to determine the most likely number of plausible clusters. </w:t>
      </w:r>
      <w:r w:rsidRPr="00AF2558">
        <w:t xml:space="preserve">In addition to the Bayesian clustering method in STRUCTURE, we also employed the </w:t>
      </w:r>
      <w:proofErr w:type="gramStart"/>
      <w:r w:rsidRPr="00AF2558">
        <w:t>spatially-explicit</w:t>
      </w:r>
      <w:proofErr w:type="gramEnd"/>
      <w:r w:rsidRPr="00AF2558">
        <w:t xml:space="preserve"> genetic clustering method implemented in BAPS (v.6.0;</w:t>
      </w:r>
      <w:r w:rsidRPr="00AF2558">
        <w:rPr>
          <w:rFonts w:cs="Times New Roman"/>
        </w:rPr>
        <w:t xml:space="preserve"> </w:t>
      </w:r>
      <w:commentRangeStart w:id="10"/>
      <w:proofErr w:type="spellStart"/>
      <w:r w:rsidRPr="00F706A2">
        <w:rPr>
          <w:rFonts w:cs="Times New Roman"/>
        </w:rPr>
        <w:t>Corander</w:t>
      </w:r>
      <w:proofErr w:type="spellEnd"/>
      <w:r w:rsidRPr="00F706A2">
        <w:rPr>
          <w:rFonts w:cs="Times New Roman"/>
        </w:rPr>
        <w:t xml:space="preserve"> et al., </w:t>
      </w:r>
      <w:r w:rsidRPr="00F706A2">
        <w:rPr>
          <w:rFonts w:cs="Times New Roman"/>
        </w:rPr>
        <w:lastRenderedPageBreak/>
        <w:t>2008</w:t>
      </w:r>
      <w:commentRangeEnd w:id="10"/>
      <w:r>
        <w:rPr>
          <w:rStyle w:val="CommentReference"/>
        </w:rPr>
        <w:commentReference w:id="10"/>
      </w:r>
      <w:r w:rsidRPr="00AF2558">
        <w:t xml:space="preserve">). The algorithm considers both the genetic data and the specific geographic coordinates and modally assigns each individual to its putative cluster of origin. The most likely number of </w:t>
      </w:r>
      <w:proofErr w:type="gramStart"/>
      <w:r w:rsidRPr="00AF2558">
        <w:t>clusters</w:t>
      </w:r>
      <w:r>
        <w:t xml:space="preserve"> </w:t>
      </w:r>
      <w:proofErr w:type="gramEnd"/>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3B201F01"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FC5BA6">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xml:space="preserve">. To evaluate whether there was spatial genetic structure, we considered a grouping prior based on study areas (two study areas = two potential clusters). We followed the </w:t>
      </w:r>
      <w:commentRangeStart w:id="11"/>
      <w:r w:rsidRPr="007D20D8">
        <w:t>up-to-date recommendations from the development team regarding the appropriate steps to conduct DAPC</w:t>
      </w:r>
      <w:r>
        <w:t xml:space="preserve"> </w:t>
      </w:r>
      <w:commentRangeEnd w:id="11"/>
      <w:r>
        <w:rPr>
          <w:rStyle w:val="CommentReference"/>
        </w:rPr>
        <w:commentReference w:id="11"/>
      </w:r>
      <w:r>
        <w:fldChar w:fldCharType="begin"/>
      </w:r>
      <w:r w:rsidR="00FC5BA6">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fldChar w:fldCharType="separate"/>
      </w:r>
      <w:r w:rsidR="00FC5BA6" w:rsidRPr="00FC5BA6">
        <w:rPr>
          <w:rFonts w:cs="Times New Roman"/>
        </w:rPr>
        <w:t>(Jombart and Collins, 2022)</w:t>
      </w:r>
      <w:r>
        <w:fldChar w:fldCharType="end"/>
      </w:r>
      <w:r>
        <w:t xml:space="preserve">. We chose the best number of components to retain for the DAPC based on both cross-validation (1000 iterations) and </w:t>
      </w:r>
      <w:r w:rsidRPr="00512650">
        <w:rPr>
          <w:i/>
          <w:iCs/>
        </w:rPr>
        <w:t>a</w:t>
      </w:r>
      <w:r>
        <w:t xml:space="preserve">-score optimization. </w:t>
      </w:r>
      <w:commentRangeStart w:id="12"/>
      <w:r>
        <w:t>This is a necessary step because the first few components represent most of the genetic variation, we wanted to find a balance to preserve discrimination power while avoiding overfitting</w:t>
      </w:r>
      <w:commentRangeEnd w:id="12"/>
      <w:r>
        <w:rPr>
          <w:rStyle w:val="CommentReference"/>
        </w:rPr>
        <w:commentReference w:id="12"/>
      </w: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p>
    <w:p w14:paraId="7A1F7E43" w14:textId="00197B37" w:rsidR="003C4C9B" w:rsidRDefault="00BA40E3" w:rsidP="008D2535">
      <w:pPr>
        <w:pStyle w:val="Heading2"/>
        <w:numPr>
          <w:ilvl w:val="1"/>
          <w:numId w:val="1"/>
        </w:numPr>
      </w:pPr>
      <w:r>
        <w:t xml:space="preserve"> </w:t>
      </w:r>
      <w:proofErr w:type="gramStart"/>
      <w:r>
        <w:t xml:space="preserve">|  </w:t>
      </w:r>
      <w:r w:rsidR="00FD599D">
        <w:t>I</w:t>
      </w:r>
      <w:r w:rsidR="003C4C9B">
        <w:t>solation</w:t>
      </w:r>
      <w:proofErr w:type="gramEnd"/>
      <w:r w:rsidR="003C4C9B">
        <w:t>-by-distance</w:t>
      </w:r>
    </w:p>
    <w:p w14:paraId="5A18B567" w14:textId="4B55026A" w:rsidR="00236B36" w:rsidRDefault="00FD599D" w:rsidP="00FD599D">
      <w:r>
        <w:t xml:space="preserve">To explore whether IBD is responsible for genetic differentiation in our study landscapes, we first evaluated the linear relationship between the natural logarithms of geographic distance and Loiselle’s kinship values </w:t>
      </w:r>
      <w:r>
        <w:fldChar w:fldCharType="begin"/>
      </w:r>
      <w:r w:rsidR="00FC5BA6">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00FC5BA6" w:rsidRPr="00FC5BA6">
        <w:rPr>
          <w:rFonts w:cs="Times New Roman"/>
        </w:rPr>
        <w:t>(Loiselle et al., 1995)</w:t>
      </w:r>
      <w:r>
        <w:fldChar w:fldCharType="end"/>
      </w:r>
      <w:r>
        <w:t xml:space="preserve"> which measure the genetic relatedness between pairs of individuals. We created linear models to detect the overall trend for IBD, as well </w:t>
      </w:r>
      <w:r w:rsidR="00DC0F04">
        <w:t xml:space="preserve">as </w:t>
      </w:r>
      <w:r>
        <w:t>within study areas. We chose Loiselle’s kinship because this genetic similarity metric is considered a less</w:t>
      </w:r>
      <w:r w:rsidRPr="00F46AE1">
        <w:t xml:space="preserve"> biased estimator with low sampling variance</w:t>
      </w:r>
      <w:r>
        <w:t xml:space="preserve"> </w:t>
      </w:r>
      <w:r>
        <w:fldChar w:fldCharType="begin"/>
      </w:r>
      <w:r w:rsidR="00FC5BA6">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00FC5BA6" w:rsidRPr="00FC5BA6">
        <w:rPr>
          <w:rFonts w:cs="Times New Roman"/>
        </w:rPr>
        <w:t>(Vekemans and Hardy, 2004)</w:t>
      </w:r>
      <w:r>
        <w:fldChar w:fldCharType="end"/>
      </w:r>
      <w:r>
        <w:t xml:space="preserve">. </w:t>
      </w:r>
      <w:r w:rsidR="003C1EBB">
        <w:t xml:space="preserve">We </w:t>
      </w:r>
      <w:r w:rsidR="00981423">
        <w:t xml:space="preserve">estimated </w:t>
      </w:r>
      <w:r w:rsidR="003C1EBB">
        <w:t xml:space="preserve">Loiselle’s kinship using the </w:t>
      </w:r>
      <w:proofErr w:type="spellStart"/>
      <w:r w:rsidR="003C1EBB">
        <w:rPr>
          <w:i/>
        </w:rPr>
        <w:t>EcoGenetics</w:t>
      </w:r>
      <w:proofErr w:type="spellEnd"/>
      <w:r w:rsidR="003C1EBB">
        <w:rPr>
          <w:i/>
        </w:rPr>
        <w:t xml:space="preserve"> </w:t>
      </w:r>
      <w:r w:rsidR="00DC0F04" w:rsidRPr="00DC0F04">
        <w:t xml:space="preserve">v. </w:t>
      </w:r>
      <w:r w:rsidR="003C1EBB" w:rsidRPr="00DC0F04">
        <w:t>1.2.1-6</w:t>
      </w:r>
      <w:r w:rsidR="003C1EBB">
        <w:rPr>
          <w:i/>
        </w:rPr>
        <w:t xml:space="preserve"> </w:t>
      </w:r>
      <w:r w:rsidR="003C1EBB">
        <w:t xml:space="preserve">R package </w:t>
      </w:r>
      <w:r w:rsidR="003C1EBB" w:rsidRPr="00001874">
        <w:rPr>
          <w:lang w:val="en-GB"/>
        </w:rPr>
        <w:fldChar w:fldCharType="begin"/>
      </w:r>
      <w:r w:rsidR="00FC5BA6">
        <w:rPr>
          <w:lang w:val="en-GB"/>
        </w:rPr>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FC5BA6" w:rsidRPr="00FC5BA6">
        <w:rPr>
          <w:rFonts w:cs="Times New Roman"/>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genetic structure is shaped by dispersal we created a Mantel correlogram using Sturge’s rule to define distance classes and used a Monte Carlo procedure to test whether Mantel correlation </w:t>
      </w:r>
      <w:r w:rsidRPr="00001874">
        <w:rPr>
          <w:lang w:val="en-GB"/>
        </w:rPr>
        <w:fldChar w:fldCharType="begin"/>
      </w:r>
      <w:r w:rsidR="00FC5BA6">
        <w:rPr>
          <w:lang w:val="en-GB"/>
        </w:rPr>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00FC5BA6" w:rsidRPr="00FC5BA6">
        <w:rPr>
          <w:rFonts w:cs="Times New Roman"/>
        </w:rPr>
        <w:t>(Mantel, 1967)</w:t>
      </w:r>
      <w:r w:rsidRPr="00001874">
        <w:rPr>
          <w:lang w:val="en-GB"/>
        </w:rPr>
        <w:fldChar w:fldCharType="end"/>
      </w:r>
      <w:r w:rsidRPr="00001874">
        <w:rPr>
          <w:lang w:val="en-GB"/>
        </w:rPr>
        <w:t xml:space="preserve"> values are significant</w:t>
      </w:r>
      <w:r>
        <w:t xml:space="preserve">. We used a progressive </w:t>
      </w:r>
      <w:r>
        <w:fldChar w:fldCharType="begin"/>
      </w:r>
      <w:r w:rsidR="00FC5BA6">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00FC5BA6" w:rsidRPr="00FC5BA6">
        <w:rPr>
          <w:rFonts w:cs="Times New Roman"/>
        </w:rPr>
        <w:t>(Legendre and Legendre, 2012)</w:t>
      </w:r>
      <w:r>
        <w:fldChar w:fldCharType="end"/>
      </w:r>
      <w:r>
        <w:t xml:space="preserve"> Holm correction for multiple testi</w:t>
      </w:r>
      <w:r w:rsidR="00A8120C">
        <w:t>ng for the Mantel correlograms.</w:t>
      </w:r>
    </w:p>
    <w:p w14:paraId="32ED4DA9" w14:textId="6BD4A81E" w:rsidR="00001874" w:rsidRDefault="00236B36" w:rsidP="00001874">
      <w:pPr>
        <w:pStyle w:val="Heading2"/>
        <w:numPr>
          <w:ilvl w:val="1"/>
          <w:numId w:val="1"/>
        </w:numPr>
      </w:pPr>
      <w:r>
        <w:lastRenderedPageBreak/>
        <w:t xml:space="preserve"> </w:t>
      </w:r>
      <w:proofErr w:type="gramStart"/>
      <w:r>
        <w:t>|  Isolation</w:t>
      </w:r>
      <w:proofErr w:type="gramEnd"/>
      <w:r>
        <w:t>-by-environment</w:t>
      </w:r>
    </w:p>
    <w:p w14:paraId="689F9D3C" w14:textId="4CFA636F" w:rsidR="00001874" w:rsidRDefault="00001874" w:rsidP="00001874">
      <w:pPr>
        <w:pStyle w:val="NoSpacing"/>
        <w:spacing w:line="360" w:lineRule="auto"/>
        <w:rPr>
          <w:lang w:val="en-GB"/>
        </w:rPr>
      </w:pPr>
      <w:r w:rsidRPr="00D24BC5">
        <w:rPr>
          <w:lang w:val="en-GB"/>
        </w:rPr>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proofErr w:type="spellStart"/>
      <w:r w:rsidRPr="00DC0F04">
        <w:rPr>
          <w:i/>
          <w:lang w:val="en-GB"/>
        </w:rPr>
        <w:t>gdm</w:t>
      </w:r>
      <w:proofErr w:type="spellEnd"/>
      <w:r>
        <w:rPr>
          <w:lang w:val="en-GB"/>
        </w:rPr>
        <w:t xml:space="preserve"> R package (v. 1.5.0-9.1; </w:t>
      </w:r>
      <w:commentRangeStart w:id="13"/>
      <w:r>
        <w:rPr>
          <w:lang w:val="en-GB"/>
        </w:rPr>
        <w:t>REF</w:t>
      </w:r>
      <w:commentRangeEnd w:id="13"/>
      <w:r w:rsidR="00116356">
        <w:rPr>
          <w:rStyle w:val="CommentReference"/>
        </w:rPr>
        <w:commentReference w:id="13"/>
      </w:r>
      <w:r>
        <w:rPr>
          <w:lang w:val="en-GB"/>
        </w:rPr>
        <w:t>)</w:t>
      </w:r>
      <w:r w:rsidRPr="00D24BC5">
        <w:rPr>
          <w:lang w:val="en-GB"/>
        </w:rPr>
        <w:t xml:space="preserve">. By performing matrix regression, the approach fits non-linear relationships between the </w:t>
      </w:r>
      <w:r>
        <w:rPr>
          <w:lang w:val="en-GB"/>
        </w:rPr>
        <w:t>response</w:t>
      </w:r>
      <w:r w:rsidRPr="00D24BC5">
        <w:rPr>
          <w:lang w:val="en-GB"/>
        </w:rPr>
        <w:t xml:space="preserve"> variable, i.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EU Digital Elevation Model, Copernicus, 25m resolution), i.e. elevation, slope, roughness, and terrain ruggedness index, from climatic data (</w:t>
      </w:r>
      <w:proofErr w:type="spellStart"/>
      <w:r w:rsidRPr="00001874">
        <w:rPr>
          <w:lang w:val="en-GB"/>
        </w:rPr>
        <w:t>WorldClim</w:t>
      </w:r>
      <w:proofErr w:type="spellEnd"/>
      <w:r w:rsidRPr="00001874">
        <w:rPr>
          <w:lang w:val="en-GB"/>
        </w:rPr>
        <w:t xml:space="preserve">,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 </w:t>
      </w:r>
      <w:commentRangeStart w:id="14"/>
      <w:r w:rsidRPr="00001874">
        <w:rPr>
          <w:lang w:val="en-GB"/>
        </w:rPr>
        <w:t>REF</w:t>
      </w:r>
      <w:commentRangeEnd w:id="14"/>
      <w:r w:rsidR="00116356">
        <w:rPr>
          <w:rStyle w:val="CommentReference"/>
        </w:rPr>
        <w:commentReference w:id="14"/>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p>
    <w:p w14:paraId="0580B1ED" w14:textId="77777777" w:rsidR="00116356" w:rsidRPr="00D24BC5" w:rsidRDefault="00116356" w:rsidP="00001874">
      <w:pPr>
        <w:pStyle w:val="NoSpacing"/>
        <w:spacing w:line="360" w:lineRule="auto"/>
        <w:rPr>
          <w:lang w:val="en-GB"/>
        </w:rPr>
      </w:pPr>
    </w:p>
    <w:p w14:paraId="75969A2A" w14:textId="795E03C5" w:rsidR="00721524" w:rsidRPr="00721524" w:rsidRDefault="00B34036" w:rsidP="00721524">
      <w:pPr>
        <w:pStyle w:val="Heading1"/>
      </w:pPr>
      <w:r>
        <w:t>RESULTS</w:t>
      </w:r>
    </w:p>
    <w:p w14:paraId="650E29A4" w14:textId="5494B260" w:rsidR="006E2CF9" w:rsidRDefault="000071E4" w:rsidP="006E2CF9">
      <w:pPr>
        <w:pStyle w:val="Heading2"/>
        <w:numPr>
          <w:ilvl w:val="1"/>
          <w:numId w:val="1"/>
        </w:numPr>
      </w:pPr>
      <w:r>
        <w:t xml:space="preserve"> </w:t>
      </w:r>
      <w:proofErr w:type="gramStart"/>
      <w:r>
        <w:t>|  Genetic</w:t>
      </w:r>
      <w:proofErr w:type="gramEnd"/>
      <w:r>
        <w:t xml:space="preserve"> diversity</w:t>
      </w:r>
      <w:r w:rsidR="00EB54B8">
        <w:t xml:space="preserve"> and </w:t>
      </w:r>
      <w:r w:rsidR="00BA40E3">
        <w:t>population genetic structure</w:t>
      </w:r>
    </w:p>
    <w:p w14:paraId="09F9BA16" w14:textId="0323C88B" w:rsidR="00EB54B8" w:rsidRDefault="006E2CF9" w:rsidP="006E2CF9">
      <w:pPr>
        <w:rPr>
          <w:b/>
        </w:rPr>
      </w:pPr>
      <w:r>
        <w:t>A total of</w:t>
      </w:r>
      <w:r w:rsidRPr="006E2CF9">
        <w:t xml:space="preserve"> 831 and 1226 </w:t>
      </w:r>
      <w:r w:rsidRPr="006E2CF9">
        <w:rPr>
          <w:i/>
        </w:rPr>
        <w:t>S. pipiens</w:t>
      </w:r>
      <w:r w:rsidRPr="006E2CF9">
        <w:t xml:space="preserve">, and 559 and 394 </w:t>
      </w:r>
      <w:r w:rsidRPr="006E2CF9">
        <w:rPr>
          <w:i/>
        </w:rPr>
        <w:t>M. florea</w:t>
      </w:r>
      <w:r w:rsidRPr="006E2CF9">
        <w:t xml:space="preserve"> individuals</w:t>
      </w:r>
      <w:r>
        <w:t xml:space="preserve"> </w:t>
      </w:r>
      <w:proofErr w:type="gramStart"/>
      <w:r>
        <w:t>were caught</w:t>
      </w:r>
      <w:proofErr w:type="gramEnd"/>
      <w:r w:rsidRPr="006E2CF9">
        <w:t xml:space="preserve"> in Cologne and the Luxembourg study area, respectively (Fig. 1).</w:t>
      </w:r>
      <w:r w:rsidR="003C0714">
        <w:t xml:space="preserve"> The locus Spp141 </w:t>
      </w:r>
      <w:proofErr w:type="gramStart"/>
      <w:r w:rsidR="003C0714">
        <w:t>was removed</w:t>
      </w:r>
      <w:proofErr w:type="gramEnd"/>
      <w:r w:rsidR="003C0714">
        <w:t xml:space="preserve"> from the </w:t>
      </w:r>
      <w:r w:rsidR="003C0714" w:rsidRPr="003C0714">
        <w:rPr>
          <w:i/>
        </w:rPr>
        <w:t>S. pipiens</w:t>
      </w:r>
      <w:r w:rsidR="003C0714">
        <w:t xml:space="preserve"> dataset due to heterozygote deficiency (possible null alleles) and link</w:t>
      </w:r>
      <w:r w:rsidR="000B0C30">
        <w:t>age disequilibrium. The locus Mfl</w:t>
      </w:r>
      <w:r w:rsidR="003C0714">
        <w:t xml:space="preserve">303 </w:t>
      </w:r>
      <w:proofErr w:type="gramStart"/>
      <w:r w:rsidR="003C0714">
        <w:t>was excluded</w:t>
      </w:r>
      <w:proofErr w:type="gramEnd"/>
      <w:r w:rsidR="003C0714">
        <w:t xml:space="preserve"> from the </w:t>
      </w:r>
      <w:r w:rsidR="003C0714" w:rsidRPr="003C0714">
        <w:rPr>
          <w:i/>
        </w:rPr>
        <w:t>M. florea</w:t>
      </w:r>
      <w:r w:rsidR="003C0714">
        <w:t xml:space="preserve"> dataset</w:t>
      </w:r>
      <w:r w:rsidR="00FF752D">
        <w:t>,</w:t>
      </w:r>
      <w:r w:rsidR="003C0714">
        <w:t xml:space="preserve"> because </w:t>
      </w:r>
      <w:r w:rsidR="003C0714">
        <w:lastRenderedPageBreak/>
        <w:t>of significant deviations from Hardy-Weinberg proportions in numerous tested sample partitions (Suppl. Table 3CD).</w:t>
      </w:r>
      <w:r w:rsidR="00FF752D">
        <w:t xml:space="preserve"> The remaining </w:t>
      </w:r>
      <w:proofErr w:type="spellStart"/>
      <w:r w:rsidR="00FF752D">
        <w:t>multilocus</w:t>
      </w:r>
      <w:proofErr w:type="spellEnd"/>
      <w:r w:rsidR="00FF752D">
        <w:t xml:space="preserve"> genotypes </w:t>
      </w:r>
      <w:proofErr w:type="gramStart"/>
      <w:r w:rsidR="00FF752D">
        <w:t>were characterized</w:t>
      </w:r>
      <w:proofErr w:type="gramEnd"/>
      <w:r w:rsidR="00FF752D">
        <w:t xml:space="preserve"> by 2.24% and 2.93% missing data in </w:t>
      </w:r>
      <w:r w:rsidR="00FF752D" w:rsidRPr="00FF752D">
        <w:rPr>
          <w:i/>
        </w:rPr>
        <w:t>S. pipiens</w:t>
      </w:r>
      <w:r w:rsidR="00FF752D">
        <w:t xml:space="preserve"> and </w:t>
      </w:r>
      <w:r w:rsidR="00FF752D" w:rsidRPr="00FF752D">
        <w:rPr>
          <w:i/>
        </w:rPr>
        <w:t>M. florea</w:t>
      </w:r>
      <w:r w:rsidR="00FF752D">
        <w:t xml:space="preserve">, respectively. </w:t>
      </w:r>
      <w:commentRangeStart w:id="15"/>
      <w:r w:rsidR="00DA6784" w:rsidRPr="00EB54B8">
        <w:t xml:space="preserve">Average expected </w:t>
      </w:r>
      <w:r w:rsidR="006D3B96" w:rsidRPr="00EB54B8">
        <w:t xml:space="preserve">(He </w:t>
      </w:r>
      <w:r w:rsidR="00FF752D">
        <w:rPr>
          <w:rFonts w:cs="Times New Roman"/>
        </w:rPr>
        <w:t>±</w:t>
      </w:r>
      <w:r w:rsidR="006D3B96" w:rsidRPr="00EB54B8">
        <w:t xml:space="preserve"> </w:t>
      </w:r>
      <w:proofErr w:type="spellStart"/>
      <w:proofErr w:type="gramStart"/>
      <w:r w:rsidR="006D3B96" w:rsidRPr="00EB54B8">
        <w:t>sd</w:t>
      </w:r>
      <w:proofErr w:type="spellEnd"/>
      <w:proofErr w:type="gramEnd"/>
      <w:r w:rsidR="006D3B96" w:rsidRPr="00EB54B8">
        <w:t xml:space="preserve">) </w:t>
      </w:r>
      <w:r w:rsidR="00DA6784" w:rsidRPr="00EB54B8">
        <w:t xml:space="preserve">and observed heterozygosity </w:t>
      </w:r>
      <w:r w:rsidR="006D3B96" w:rsidRPr="00EB54B8">
        <w:t xml:space="preserve">(Ho </w:t>
      </w:r>
      <w:r w:rsidR="00FF752D">
        <w:rPr>
          <w:rFonts w:cs="Times New Roman"/>
        </w:rPr>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F76287" w:rsidRPr="00EB54B8">
        <w:rPr>
          <w:i/>
          <w:iCs/>
        </w:rPr>
        <w:t>S. pipiens</w:t>
      </w:r>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F76287" w:rsidRPr="00EB54B8">
        <w:rPr>
          <w:i/>
          <w:iCs/>
        </w:rPr>
        <w:t>M. florea</w:t>
      </w:r>
      <w:r w:rsidR="00F76287" w:rsidRPr="00EB54B8">
        <w:t>.</w:t>
      </w:r>
      <w:r w:rsidR="00F76287" w:rsidRPr="00EB54B8">
        <w:rPr>
          <w:b/>
        </w:rPr>
        <w:t xml:space="preserve"> </w:t>
      </w:r>
      <w:commentRangeEnd w:id="15"/>
      <w:r w:rsidR="00FF752D">
        <w:rPr>
          <w:rStyle w:val="CommentReference"/>
        </w:rPr>
        <w:commentReference w:id="15"/>
      </w:r>
    </w:p>
    <w:p w14:paraId="67C0C909" w14:textId="77777777" w:rsidR="00BA40E3" w:rsidRDefault="00BA40E3" w:rsidP="00BA40E3">
      <w:r w:rsidRPr="002040A9">
        <w:t>Bayesian ancestry inference</w:t>
      </w:r>
      <w:r>
        <w:t xml:space="preserve"> using STRUCTURE inferred a single partition as most likely clustering solution for both </w:t>
      </w:r>
      <w:r>
        <w:rPr>
          <w:i/>
        </w:rPr>
        <w:t>S. pipiens</w:t>
      </w:r>
      <w:r>
        <w:t xml:space="preserve"> and </w:t>
      </w:r>
      <w:r>
        <w:rPr>
          <w:i/>
        </w:rPr>
        <w:t xml:space="preserve">M. florea </w:t>
      </w:r>
      <w:r>
        <w:t xml:space="preserve">(Fig. 2). </w:t>
      </w:r>
      <w:r w:rsidRPr="00A22CD3">
        <w:t>Similarly, when performing spatial clustering of individuals, BAPS inferred a probability of p(S)</w:t>
      </w:r>
      <w:r>
        <w:t xml:space="preserve"> </w:t>
      </w:r>
      <w:r w:rsidRPr="00A22CD3">
        <w:t>=</w:t>
      </w:r>
      <w:r>
        <w:t xml:space="preserve"> </w:t>
      </w:r>
      <w:proofErr w:type="gramStart"/>
      <w:r w:rsidRPr="00A22CD3">
        <w:t>1</w:t>
      </w:r>
      <w:proofErr w:type="gramEnd"/>
      <w:r w:rsidRPr="00A22CD3">
        <w:t xml:space="preserve"> for the presence of one genetic population</w:t>
      </w:r>
      <w:r>
        <w:t xml:space="preserve"> in both study species</w:t>
      </w:r>
      <w:r w:rsidRPr="00A22CD3">
        <w:t>.</w:t>
      </w:r>
    </w:p>
    <w:p w14:paraId="69ED5C72" w14:textId="77777777" w:rsidR="00BA40E3" w:rsidRDefault="00BA40E3" w:rsidP="00BA40E3">
      <w:r>
        <w:rPr>
          <w:noProof/>
          <w:lang w:val="de-LU" w:eastAsia="de-LU"/>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t>Fig</w:t>
      </w:r>
      <w:r>
        <w:rPr>
          <w:b/>
          <w:bCs/>
        </w:rPr>
        <w:t xml:space="preserve">ure 2. </w:t>
      </w:r>
      <w:r>
        <w:t xml:space="preserve">The estimated posterior probability </w:t>
      </w:r>
      <w:proofErr w:type="gramStart"/>
      <w:r>
        <w:t xml:space="preserve">for the data </w:t>
      </w:r>
      <m:oMath>
        <m:r>
          <w:rPr>
            <w:rFonts w:ascii="Cambria Math" w:hAnsi="Cambria Math"/>
          </w:rPr>
          <m:t>LnP(D|K)</m:t>
        </m:r>
      </m:oMath>
      <w:r>
        <w:rPr>
          <w:rFonts w:eastAsiaTheme="minorEastAsia"/>
        </w:rPr>
        <w:t xml:space="preserve"> for each K across ten independent runs for </w:t>
      </w:r>
      <w:r w:rsidRPr="00537624">
        <w:rPr>
          <w:rFonts w:eastAsiaTheme="minorEastAsia"/>
          <w:i/>
        </w:rPr>
        <w:t>Syritta pipiens</w:t>
      </w:r>
      <w:r>
        <w:rPr>
          <w:rFonts w:eastAsiaTheme="minorEastAsia"/>
        </w:rPr>
        <w:t xml:space="preserve"> (A) and </w:t>
      </w:r>
      <w:r w:rsidRPr="00537624">
        <w:rPr>
          <w:rFonts w:eastAsiaTheme="minorEastAsia"/>
          <w:i/>
        </w:rPr>
        <w:t>Myathropa florea</w:t>
      </w:r>
      <w:r>
        <w:rPr>
          <w:rFonts w:eastAsiaTheme="minorEastAsia"/>
        </w:rPr>
        <w:t xml:space="preserve"> (B)</w:t>
      </w:r>
      <w:proofErr w:type="gramEnd"/>
      <w:r>
        <w:rPr>
          <w:rFonts w:eastAsiaTheme="minorEastAsia"/>
        </w:rPr>
        <w:t>.</w:t>
      </w:r>
    </w:p>
    <w:p w14:paraId="0A4D267E" w14:textId="6673E939"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Pr>
          <w:i/>
          <w:iCs/>
        </w:rPr>
        <w:t>S. pipiens</w:t>
      </w:r>
      <w:r>
        <w:t xml:space="preserve"> and </w:t>
      </w:r>
      <w:r>
        <w:rPr>
          <w:i/>
        </w:rPr>
        <w:t>M. florea</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Pr>
          <w:i/>
        </w:rPr>
        <w:t>S. pipiens</w:t>
      </w:r>
      <w:r>
        <w:t xml:space="preserve"> and 55.91% for </w:t>
      </w:r>
      <w:r>
        <w:rPr>
          <w:i/>
        </w:rPr>
        <w:t>M. florea</w:t>
      </w:r>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lang w:val="de-LU" w:eastAsia="de-LU"/>
        </w:rPr>
        <w:lastRenderedPageBreak/>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4F113E" w:rsidRPr="00F3668F" w:rsidRDefault="004F113E"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" stroked="f">
                <v:textbox>
                  <w:txbxContent>
                    <w:p w14:paraId="3429E2F8" w14:textId="77777777" w:rsidR="004F113E" w:rsidRPr="00F3668F" w:rsidRDefault="004F113E"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4F113E" w:rsidRPr="00F3668F" w:rsidRDefault="004F113E"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UT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ibt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DnoXUTIgIAACMEAAAOAAAAAAAAAAAAAAAAAC4CAABkcnMvZTJvRG9jLnht&#10;bFBLAQItABQABgAIAAAAIQDZBAIr3gAAAAkBAAAPAAAAAAAAAAAAAAAAAHwEAABkcnMvZG93bnJl&#10;di54bWxQSwUGAAAAAAQABADzAAAAhwUAAAAA&#10;" stroked="f">
                <v:textbox>
                  <w:txbxContent>
                    <w:p w14:paraId="45F51F5B" w14:textId="77777777" w:rsidR="004F113E" w:rsidRPr="00F3668F" w:rsidRDefault="004F113E" w:rsidP="00BA40E3">
                      <w:pPr>
                        <w:rPr>
                          <w:sz w:val="20"/>
                        </w:rPr>
                      </w:pPr>
                      <w:r w:rsidRPr="00F3668F">
                        <w:rPr>
                          <w:sz w:val="20"/>
                        </w:rPr>
                        <w:t>Discrimination function</w:t>
                      </w:r>
                    </w:p>
                  </w:txbxContent>
                </v:textbox>
              </v:shape>
            </w:pict>
          </mc:Fallback>
        </mc:AlternateContent>
      </w:r>
    </w:p>
    <w:p w14:paraId="44BE6A51" w14:textId="460C3B58" w:rsidR="00BA40E3" w:rsidRPr="00FF752D" w:rsidRDefault="00BA40E3" w:rsidP="006E2CF9">
      <w:commentRangeStart w:id="16"/>
      <w:r w:rsidRPr="007717BC">
        <w:rPr>
          <w:b/>
          <w:bCs/>
        </w:rPr>
        <w:t>Fig</w:t>
      </w:r>
      <w:r>
        <w:rPr>
          <w:b/>
          <w:bCs/>
        </w:rPr>
        <w:t xml:space="preserve">ure 3. </w:t>
      </w:r>
      <w:r>
        <w:t xml:space="preserve">Discrimination </w:t>
      </w:r>
      <w:commentRangeEnd w:id="16"/>
      <w:r>
        <w:rPr>
          <w:rStyle w:val="CommentReference"/>
        </w:rPr>
        <w:commentReference w:id="16"/>
      </w:r>
      <w:r>
        <w:t xml:space="preserve">functions for DAPC with </w:t>
      </w:r>
      <w:r>
        <w:rPr>
          <w:i/>
        </w:rPr>
        <w:t xml:space="preserve">a priori </w:t>
      </w:r>
      <w:r>
        <w:t xml:space="preserve">geographic population groups; high overlap </w:t>
      </w:r>
      <w:r w:rsidRPr="000B262E">
        <w:t xml:space="preserve">demonstrates poor distinction between geographic populations. </w:t>
      </w:r>
      <w:r>
        <w:t xml:space="preserve">Sample sizes ratios </w:t>
      </w:r>
      <w:proofErr w:type="gramStart"/>
      <w:r>
        <w:t>are divided</w:t>
      </w:r>
      <w:proofErr w:type="gramEnd"/>
      <w:r>
        <w:t xml:space="preserve">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r w:rsidRPr="00537624">
        <w:rPr>
          <w:i/>
          <w:iCs/>
        </w:rPr>
        <w:t>S</w:t>
      </w:r>
      <w:r>
        <w:rPr>
          <w:i/>
          <w:iCs/>
        </w:rPr>
        <w:t>yritta</w:t>
      </w:r>
      <w:r w:rsidRPr="00537624">
        <w:rPr>
          <w:i/>
          <w:iCs/>
        </w:rPr>
        <w:t xml:space="preserve"> </w:t>
      </w:r>
      <w:r w:rsidRPr="00537624">
        <w:rPr>
          <w:i/>
        </w:rPr>
        <w:t>pipiens</w:t>
      </w:r>
      <w:r>
        <w:t xml:space="preserve">) </w:t>
      </w:r>
      <w:r w:rsidRPr="009D20B1">
        <w:t>in</w:t>
      </w:r>
      <w:r>
        <w:t>dividuals from Luxembourg.</w:t>
      </w:r>
    </w:p>
    <w:p w14:paraId="0FF7918D" w14:textId="5D99C787" w:rsidR="000071E4" w:rsidRDefault="00BA40E3" w:rsidP="000071E4">
      <w:pPr>
        <w:pStyle w:val="Heading2"/>
        <w:numPr>
          <w:ilvl w:val="1"/>
          <w:numId w:val="1"/>
        </w:numPr>
      </w:pPr>
      <w:r>
        <w:t xml:space="preserve"> </w:t>
      </w:r>
      <w:proofErr w:type="gramStart"/>
      <w:r w:rsidR="004B144A">
        <w:t>|</w:t>
      </w:r>
      <w:r w:rsidR="000071E4">
        <w:t xml:space="preserve"> </w:t>
      </w:r>
      <w:r w:rsidR="0075181F">
        <w:t xml:space="preserve"> </w:t>
      </w:r>
      <w:r>
        <w:t>Isolation</w:t>
      </w:r>
      <w:proofErr w:type="gramEnd"/>
      <w:r>
        <w:t>-by-distance</w:t>
      </w:r>
      <w:r w:rsidR="000071E4">
        <w:t xml:space="preserve"> </w:t>
      </w:r>
    </w:p>
    <w:p w14:paraId="7D7372F5" w14:textId="2E7B01B8" w:rsidR="00BA40E3" w:rsidRPr="00BA40E3" w:rsidRDefault="00BA40E3" w:rsidP="00BA40E3">
      <w:r>
        <w:t xml:space="preserve">Regarding </w:t>
      </w:r>
      <w:r>
        <w:rPr>
          <w:i/>
          <w:iCs/>
        </w:rPr>
        <w:t>S</w:t>
      </w:r>
      <w:r w:rsidRPr="00A90F45">
        <w:rPr>
          <w:i/>
          <w:iCs/>
        </w:rPr>
        <w:t>. pipiens</w:t>
      </w:r>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M. florea</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10DFDAAC" w:rsidR="00001874" w:rsidRPr="00001874" w:rsidRDefault="00001874" w:rsidP="00001874">
      <w:pPr>
        <w:pStyle w:val="Heading2"/>
        <w:numPr>
          <w:ilvl w:val="1"/>
          <w:numId w:val="1"/>
        </w:numPr>
        <w:rPr>
          <w:lang w:val="en-GB"/>
        </w:rPr>
      </w:pPr>
      <w:proofErr w:type="gramStart"/>
      <w:r>
        <w:t>|  Isolation</w:t>
      </w:r>
      <w:proofErr w:type="gramEnd"/>
      <w:r>
        <w:t>-by-</w:t>
      </w:r>
      <w:r w:rsidR="00C90829">
        <w:t>e</w:t>
      </w:r>
      <w:r>
        <w:t>nvironment</w:t>
      </w:r>
    </w:p>
    <w:p w14:paraId="5D64EDA5" w14:textId="1CBF2544" w:rsidR="00001874" w:rsidRDefault="00001874" w:rsidP="00001874">
      <w:pPr>
        <w:rPr>
          <w:lang w:val="en-GB"/>
        </w:rPr>
      </w:pPr>
      <w:r>
        <w:rPr>
          <w:lang w:val="en-GB"/>
        </w:rPr>
        <w:t xml:space="preserve">For both </w:t>
      </w:r>
      <w:r w:rsidRPr="00B152AD">
        <w:rPr>
          <w:i/>
          <w:lang w:val="en-GB"/>
        </w:rPr>
        <w:t>M. florea</w:t>
      </w:r>
      <w:r>
        <w:rPr>
          <w:lang w:val="en-GB"/>
        </w:rPr>
        <w:t xml:space="preserve"> and </w:t>
      </w:r>
      <w:r w:rsidRPr="00B152AD">
        <w:rPr>
          <w:i/>
          <w:lang w:val="en-GB"/>
        </w:rPr>
        <w:t>S. pipiens</w:t>
      </w:r>
      <w:r>
        <w:rPr>
          <w:lang w:val="en-GB"/>
        </w:rPr>
        <w:t xml:space="preserve">, GDM explained less than 1% of deviance across all tested models and genetic distance measures, providing no support for isolation by geographic or environmental distance among Luxembourg-sampled individuals. </w:t>
      </w:r>
    </w:p>
    <w:p w14:paraId="28864E8C" w14:textId="04D4D325" w:rsidR="00B34036" w:rsidRDefault="00B34036" w:rsidP="001E1E6D">
      <w:pPr>
        <w:pStyle w:val="Heading1"/>
      </w:pPr>
      <w:r>
        <w:lastRenderedPageBreak/>
        <w:t>DISCUSSION</w:t>
      </w:r>
    </w:p>
    <w:p w14:paraId="73B4D68E" w14:textId="2F7ED423"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w:t>
      </w:r>
      <w:r w:rsidR="00C90829">
        <w:t>ed</w:t>
      </w:r>
      <w:r>
        <w:t xml:space="preserve">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1351983E" w:rsidR="006832AD" w:rsidRDefault="00970970" w:rsidP="00056907">
      <w:r>
        <w:t xml:space="preserve">The characteristics of </w:t>
      </w:r>
      <w:r w:rsidR="00D669D7">
        <w:t xml:space="preserve">genetic structure measured in this study indicates </w:t>
      </w:r>
      <w:commentRangeStart w:id="17"/>
      <w:r w:rsidR="00D669D7">
        <w:t xml:space="preserve">no strong </w:t>
      </w:r>
      <w:r w:rsidR="00D669D7" w:rsidRPr="00001874">
        <w:rPr>
          <w:highlight w:val="yellow"/>
        </w:rPr>
        <w:t>recent</w:t>
      </w:r>
      <w:r w:rsidR="00D669D7">
        <w:t xml:space="preserve"> effect of the landscape </w:t>
      </w:r>
      <w:r w:rsidR="00042AA8">
        <w:t>on gene flow</w:t>
      </w:r>
      <w:r>
        <w:t xml:space="preserve"> </w:t>
      </w:r>
      <w:commentRangeEnd w:id="17"/>
      <w:r w:rsidR="00C90829">
        <w:rPr>
          <w:rStyle w:val="CommentReference"/>
        </w:rPr>
        <w:commentReference w:id="17"/>
      </w:r>
      <w:r>
        <w:rPr>
          <w:i/>
          <w:iCs/>
        </w:rPr>
        <w:t>S. pipiens</w:t>
      </w:r>
      <w:r>
        <w:t xml:space="preserve"> and </w:t>
      </w:r>
      <w:r>
        <w:rPr>
          <w:i/>
          <w:iCs/>
        </w:rPr>
        <w:t>M.</w:t>
      </w:r>
      <w:r>
        <w:t xml:space="preserve"> </w:t>
      </w:r>
      <w:r w:rsidRPr="00970970">
        <w:rPr>
          <w:i/>
          <w:iCs/>
        </w:rPr>
        <w:t>florea</w:t>
      </w:r>
      <w:r w:rsidR="00DB437A">
        <w:t xml:space="preserve"> (</w:t>
      </w:r>
      <w:r w:rsidR="009F4D9B">
        <w:t xml:space="preserve">Fig.2-3). </w:t>
      </w:r>
    </w:p>
    <w:p w14:paraId="45269FE6" w14:textId="7CBF087D" w:rsidR="003D6EAF" w:rsidRDefault="009965BE" w:rsidP="00056907">
      <w:commentRangeStart w:id="18"/>
      <w:commentRangeStart w:id="19"/>
      <w:r>
        <w:t xml:space="preserve">Superficially, </w:t>
      </w:r>
      <w:r w:rsidR="00747E7F">
        <w:t xml:space="preserve">one might be tempted to conclude towards the higher number of genetic clusters. </w:t>
      </w:r>
      <w:r w:rsidR="00920804">
        <w:t>However, several elements belie this simple conclusion. First</w:t>
      </w:r>
      <w:r>
        <w:t xml:space="preserve">, the structure did not map at all on geographic origins, within or even between study areas </w:t>
      </w:r>
      <w:commentRangeEnd w:id="18"/>
      <w:r w:rsidR="00A77FA7">
        <w:rPr>
          <w:rStyle w:val="CommentReference"/>
        </w:rPr>
        <w:commentReference w:id="18"/>
      </w:r>
      <w:r>
        <w:t xml:space="preserve">(Fig. 2-3). This </w:t>
      </w:r>
      <w:proofErr w:type="gramStart"/>
      <w:r>
        <w:t>can be seen</w:t>
      </w:r>
      <w:proofErr w:type="gramEnd"/>
      <w:r>
        <w:t xml:space="preserve"> in the spatially random and mixed assignments in the STRUCTURE analys</w:t>
      </w:r>
      <w:r w:rsidR="00927A67">
        <w:t>e</w:t>
      </w:r>
      <w:r>
        <w:t>s (Fig. 2)</w:t>
      </w:r>
      <w:r w:rsidR="00927A67">
        <w:t>. Not a single cluster is restricted to a specific study area.</w:t>
      </w:r>
      <w:r>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w:t>
      </w:r>
      <w:proofErr w:type="gramStart"/>
      <w:r w:rsidR="00FA1914">
        <w:t>1</w:t>
      </w:r>
      <w:proofErr w:type="gramEnd"/>
      <w:r w:rsidR="00FA1914">
        <w:t xml:space="preserve">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M. florea</w:t>
      </w:r>
      <w:r w:rsidR="00FA1914">
        <w:t>)</w:t>
      </w:r>
      <w:r w:rsidR="002F5CAD">
        <w:t xml:space="preserve"> which further highlights the likely spatial structure of those two species.</w:t>
      </w:r>
      <w:r w:rsidR="006832AD">
        <w:t xml:space="preserve"> </w:t>
      </w:r>
      <w:commentRangeEnd w:id="19"/>
      <w:r w:rsidR="00C90829">
        <w:rPr>
          <w:rStyle w:val="CommentReference"/>
        </w:rPr>
        <w:commentReference w:id="19"/>
      </w:r>
      <w:r w:rsidR="006B1091">
        <w:t xml:space="preserve">IBD analyses </w:t>
      </w:r>
      <w:r w:rsidR="00927A67">
        <w:t xml:space="preserve">support the conclusions drawn from structure analyses. An extremely low IBD </w:t>
      </w:r>
      <w:proofErr w:type="gramStart"/>
      <w:r w:rsidR="00927A67">
        <w:t>is detected</w:t>
      </w:r>
      <w:proofErr w:type="gramEnd"/>
      <w:r w:rsidR="00927A67">
        <w:t xml:space="preserve">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w:t>
      </w:r>
      <w:r w:rsidR="00927A67">
        <w:lastRenderedPageBreak/>
        <w:t>geographic distance classes.</w:t>
      </w:r>
      <w:r w:rsidR="00302283">
        <w:t xml:space="preserve"> </w:t>
      </w:r>
      <w:r w:rsidR="006832AD">
        <w:t xml:space="preserve">Taken altogether, one could conclude based on our results that there is no strong structure and that hoverflies sampled in those two study areas distant by 160km, </w:t>
      </w:r>
      <w:commentRangeStart w:id="20"/>
      <w:r w:rsidR="006832AD">
        <w:t>currently belong to the same genetic population</w:t>
      </w:r>
      <w:commentRangeEnd w:id="20"/>
      <w:r w:rsidR="009E22E3">
        <w:rPr>
          <w:rStyle w:val="CommentReference"/>
        </w:rPr>
        <w:commentReference w:id="20"/>
      </w:r>
      <w:r w:rsidR="006832AD">
        <w:t>.</w:t>
      </w:r>
    </w:p>
    <w:p w14:paraId="014BF1CF" w14:textId="0A091010" w:rsidR="003B2190" w:rsidRPr="00B152AD" w:rsidRDefault="003B2190" w:rsidP="003B2190">
      <w:pPr>
        <w:rPr>
          <w:lang w:val="en-GB"/>
        </w:rPr>
      </w:pPr>
      <w:r>
        <w:rPr>
          <w:lang w:val="en-GB"/>
        </w:rPr>
        <w:t>Previous studies highlighted that isolation by environmental distance can occur in the absence of isolation by geographical distance or by resistance (</w:t>
      </w:r>
      <w:commentRangeStart w:id="21"/>
      <w:proofErr w:type="spellStart"/>
      <w:r>
        <w:rPr>
          <w:lang w:val="en-GB"/>
        </w:rPr>
        <w:t>Glück</w:t>
      </w:r>
      <w:proofErr w:type="spellEnd"/>
      <w:r>
        <w:rPr>
          <w:lang w:val="en-GB"/>
        </w:rPr>
        <w:t xml:space="preserve"> et al. 2005</w:t>
      </w:r>
      <w:commentRangeEnd w:id="21"/>
      <w:r>
        <w:rPr>
          <w:rStyle w:val="CommentReference"/>
        </w:rPr>
        <w:commentReference w:id="21"/>
      </w:r>
      <w:r>
        <w:rPr>
          <w:lang w:val="en-GB"/>
        </w:rPr>
        <w:t xml:space="preserve">). </w:t>
      </w:r>
      <w:proofErr w:type="spellStart"/>
      <w:r>
        <w:rPr>
          <w:lang w:val="en-GB"/>
        </w:rPr>
        <w:t>Glück</w:t>
      </w:r>
      <w:proofErr w:type="spellEnd"/>
      <w:r>
        <w:rPr>
          <w:lang w:val="en-GB"/>
        </w:rPr>
        <w:t xml:space="preserve"> et al</w:t>
      </w:r>
      <w:r w:rsidR="009E22E3">
        <w:rPr>
          <w:lang w:val="en-GB"/>
        </w:rPr>
        <w:t>.</w:t>
      </w:r>
      <w:r>
        <w:rPr>
          <w:lang w:val="en-GB"/>
        </w:rPr>
        <w:t xml:space="preserve"> 2022 found that environmental differences accounted for over 30% of the genetic divergence ob</w:t>
      </w:r>
      <w:r w:rsidR="009E22E3">
        <w:rPr>
          <w:lang w:val="en-GB"/>
        </w:rPr>
        <w:t>served among buff-tailed bumble</w:t>
      </w:r>
      <w:r>
        <w:rPr>
          <w:lang w:val="en-GB"/>
        </w:rPr>
        <w:t>bee (</w:t>
      </w:r>
      <w:proofErr w:type="spellStart"/>
      <w:r w:rsidRPr="007E3A18">
        <w:rPr>
          <w:i/>
          <w:lang w:val="en-GB"/>
        </w:rPr>
        <w:t>Bombus</w:t>
      </w:r>
      <w:proofErr w:type="spellEnd"/>
      <w:r w:rsidRPr="007E3A18">
        <w:rPr>
          <w:i/>
          <w:lang w:val="en-GB"/>
        </w:rPr>
        <w:t xml:space="preserve"> </w:t>
      </w:r>
      <w:proofErr w:type="spellStart"/>
      <w:r w:rsidRPr="007E3A18">
        <w:rPr>
          <w:i/>
          <w:lang w:val="en-GB"/>
        </w:rPr>
        <w:t>terrestris</w:t>
      </w:r>
      <w:proofErr w:type="spellEnd"/>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neutral markers can arise through genetic drift. Here, we found no evidence for isolation by geographic or environmental distance, suggesting that environmental heterogeneity, e.g. urban versus rural habitat, is not exerting strong selective pressures on the investigated spatial and temporal scale in these two hoverfly species in Luxembourg.    </w:t>
      </w:r>
    </w:p>
    <w:p w14:paraId="246BC406" w14:textId="0457CBA9"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FC5BA6">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FC5BA6" w:rsidRPr="00FC5BA6">
        <w:rPr>
          <w:rFonts w:cs="Times New Roman"/>
          <w:szCs w:val="24"/>
        </w:rPr>
        <w:t>(Lövei et al., 1998; Wratten et al., 2003)</w:t>
      </w:r>
      <w:r w:rsidR="00345EE0">
        <w:fldChar w:fldCharType="end"/>
      </w:r>
      <w:r w:rsidR="00345EE0">
        <w:t>. Similarly, studies investigating hoverfly richness in relation to habitat patch isolation suggest</w:t>
      </w:r>
      <w:r w:rsidR="009E22E3">
        <w:t>ed</w:t>
      </w:r>
      <w:r w:rsidR="00345EE0">
        <w:t xml:space="preserve"> that hoverflies are significantly impacted by habitat fragmentation </w:t>
      </w:r>
      <w:r w:rsidR="00345EE0">
        <w:fldChar w:fldCharType="begin"/>
      </w:r>
      <w:r w:rsidR="00FC5BA6">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FC5BA6" w:rsidRPr="00FC5BA6">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FC5BA6">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FC5BA6" w:rsidRPr="00FC5BA6">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FC5BA6">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FC5BA6" w:rsidRPr="00FC5BA6">
        <w:rPr>
          <w:rFonts w:cs="Times New Roman"/>
        </w:rPr>
        <w:t>(Jia et al., 2022; Ouin et al., 2011)</w:t>
      </w:r>
      <w:r w:rsidR="00345EE0">
        <w:fldChar w:fldCharType="end"/>
      </w:r>
      <w:r w:rsidR="00345EE0">
        <w:t xml:space="preserve">, especially when aided by wind </w:t>
      </w:r>
      <w:r w:rsidR="00345EE0">
        <w:fldChar w:fldCharType="begin"/>
      </w:r>
      <w:r w:rsidR="00FC5BA6">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FC5BA6" w:rsidRPr="00FC5BA6">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w:t>
      </w:r>
      <w:r w:rsidR="007E2E5D">
        <w:t>(wrongly) predict</w:t>
      </w:r>
      <w:r w:rsidR="009E22E3">
        <w:t xml:space="preserve">ed </w:t>
      </w:r>
      <w:r w:rsidR="007E2E5D">
        <w:t>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FC5BA6">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FC5BA6" w:rsidRPr="00FC5BA6">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 xml:space="preserve">M. </w:t>
      </w:r>
      <w:r w:rsidR="007E2E5D">
        <w:rPr>
          <w:i/>
          <w:iCs/>
        </w:rPr>
        <w:lastRenderedPageBreak/>
        <w:t>florea</w:t>
      </w:r>
      <w:r w:rsidR="00345EE0">
        <w:t xml:space="preserve">. Indeed, even rare non-migratory species may fly several kilometers away from their emergence sites </w:t>
      </w:r>
      <w:r w:rsidR="00345EE0">
        <w:fldChar w:fldCharType="begin"/>
      </w:r>
      <w:r w:rsidR="00FC5BA6">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FC5BA6" w:rsidRPr="00FC5BA6">
        <w:rPr>
          <w:rFonts w:cs="Times New Roman"/>
        </w:rPr>
        <w:t>(Rotheray et al., 2014)</w:t>
      </w:r>
      <w:r w:rsidR="00345EE0">
        <w:fldChar w:fldCharType="end"/>
      </w:r>
      <w:r w:rsidR="00345EE0">
        <w:t>.</w:t>
      </w:r>
      <w:r w:rsidR="00302283">
        <w:t xml:space="preserve"> </w:t>
      </w:r>
    </w:p>
    <w:p w14:paraId="3EC545E8" w14:textId="59ED1DE5" w:rsidR="00970970" w:rsidRDefault="00BA40E3" w:rsidP="00970970">
      <w:pPr>
        <w:pStyle w:val="Heading2"/>
        <w:numPr>
          <w:ilvl w:val="1"/>
          <w:numId w:val="1"/>
        </w:numPr>
      </w:pPr>
      <w:r>
        <w:t xml:space="preserve"> </w:t>
      </w:r>
      <w:proofErr w:type="gramStart"/>
      <w:r w:rsidR="00970970">
        <w:t xml:space="preserve">|  </w:t>
      </w:r>
      <w:r w:rsidR="00970970" w:rsidRPr="00D02D82">
        <w:t>Methodological</w:t>
      </w:r>
      <w:proofErr w:type="gramEnd"/>
      <w:r w:rsidR="00970970" w:rsidRPr="00D02D82">
        <w:t xml:space="preserve"> </w:t>
      </w:r>
      <w:r w:rsidR="00970970">
        <w:t>limits</w:t>
      </w:r>
      <w:r w:rsidR="00970970" w:rsidRPr="00D02D82">
        <w:t xml:space="preserve"> and future directions</w:t>
      </w:r>
    </w:p>
    <w:p w14:paraId="6C7FD345" w14:textId="78907CED" w:rsidR="00F4178A" w:rsidRDefault="00DB1C7F" w:rsidP="00970970">
      <w:pPr>
        <w:rPr>
          <w:iCs/>
        </w:rPr>
      </w:pPr>
      <w:commentRangeStart w:id="22"/>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FC5BA6">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FC5BA6" w:rsidRPr="00FC5BA6">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FC5BA6">
        <w:instrText xml:space="preserve"> ADDIN ZOTERO_ITEM CSL_CITATION {"citationID":"kMlGhuZd","properties":{"formattedCitation":"(Janes et al., 2017)","plainCitation":"(Janes et al., 2017)","noteIndex":0},"citationItems":[{"id":13662,"uris":["http://zotero.org/users/4948104/items/8LQCIPY4"],"itemData":{"id":13662,"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FC5BA6" w:rsidRPr="00FC5BA6">
        <w:rPr>
          <w:rFonts w:cs="Times New Roman"/>
        </w:rPr>
        <w:t>(Janes et al., 2017)</w:t>
      </w:r>
      <w:r w:rsidR="002F5CAD">
        <w:fldChar w:fldCharType="end"/>
      </w:r>
      <w:r w:rsidR="002F5CAD">
        <w:t>, but we are confident that we lowered this bias by using more flexible parameters in our runs and by comparing outcomes with DAPC.</w:t>
      </w:r>
      <w:r>
        <w:t xml:space="preserve"> </w:t>
      </w:r>
      <w:r w:rsidR="00FA1914">
        <w:t>The somewhat intriguing pattern displayed in the</w:t>
      </w:r>
      <w:r>
        <w:t xml:space="preserve"> DAPC</w:t>
      </w:r>
      <w:r w:rsidR="00FA1914">
        <w:t xml:space="preserve"> scatterplot for </w:t>
      </w:r>
      <w:r w:rsidR="00FA1914">
        <w:rPr>
          <w:i/>
          <w:iCs/>
        </w:rPr>
        <w:t>S. pipiens</w:t>
      </w:r>
      <w:r w:rsidR="00FA1914">
        <w:t xml:space="preserve"> disappeared when dropping other alleles. Because the structure is so low, only a few alleles may be driving the visual grouping of some observations on the first two axes. The general conclusions about clustering </w:t>
      </w:r>
      <w:proofErr w:type="gramStart"/>
      <w:r w:rsidR="00FA1914">
        <w:t>were maintained</w:t>
      </w:r>
      <w:proofErr w:type="gramEnd"/>
      <w:r w:rsidR="00FA1914">
        <w:t xml:space="preserve">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sidR="00FC5BA6">
        <w:rPr>
          <w:iCs/>
        </w:rPr>
        <w:instrText xml:space="preserve"> ADDIN ZOTERO_ITEM CSL_CITATION {"citationID":"Edqlcyn2","properties":{"formattedCitation":"(Frantine-Silva et al., 2021; Gl\\uc0\\u252{}ck et al., 2022)","plainCitation":"(Frantine-Silva et al., 2021; Glück et al., 2022)","noteIndex":0},"citationItems":[{"id":13661,"uris":["http://zotero.org/users/4948104/items/99FAYUIB"],"itemData":{"id":13661,"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00FC5BA6" w:rsidRPr="00FC5BA6">
        <w:rPr>
          <w:rFonts w:cs="Times New Roman"/>
          <w:szCs w:val="24"/>
        </w:rPr>
        <w:t>(Frantine-Silva et al., 2021; Glück et al., 2022)</w:t>
      </w:r>
      <w:r>
        <w:rPr>
          <w:iCs/>
        </w:rPr>
        <w:fldChar w:fldCharType="end"/>
      </w:r>
      <w:r>
        <w:rPr>
          <w:iCs/>
        </w:rPr>
        <w:t>.</w:t>
      </w:r>
      <w:commentRangeEnd w:id="22"/>
      <w:r w:rsidR="002D6F2D">
        <w:rPr>
          <w:rStyle w:val="CommentReference"/>
        </w:rPr>
        <w:commentReference w:id="22"/>
      </w:r>
    </w:p>
    <w:p w14:paraId="27CFA492" w14:textId="09C96B05" w:rsidR="006C2DDA" w:rsidRPr="006C2DDA" w:rsidRDefault="00EB4792" w:rsidP="00970970">
      <w:pPr>
        <w:rPr>
          <w:iCs/>
          <w:color w:val="FF0000"/>
        </w:rPr>
      </w:pPr>
      <w:r w:rsidRPr="00722F11">
        <w:rPr>
          <w:iCs/>
        </w:rPr>
        <w:t xml:space="preserve">Another potential </w:t>
      </w:r>
      <w:r w:rsidR="00722F11" w:rsidRPr="00722F11">
        <w:rPr>
          <w:iCs/>
        </w:rPr>
        <w:t>methodological limit</w:t>
      </w:r>
      <w:r w:rsidRPr="00722F11">
        <w:rPr>
          <w:iCs/>
        </w:rPr>
        <w:t xml:space="preserve"> is that b</w:t>
      </w:r>
      <w:r w:rsidR="006C2DDA" w:rsidRPr="00722F11">
        <w:rPr>
          <w:iCs/>
        </w:rPr>
        <w:t xml:space="preserve">oth </w:t>
      </w:r>
      <w:r w:rsidR="00722F11" w:rsidRPr="00722F11">
        <w:rPr>
          <w:iCs/>
        </w:rPr>
        <w:t>structure and IBD</w:t>
      </w:r>
      <w:r w:rsidR="006C2DDA" w:rsidRPr="00722F11">
        <w:rPr>
          <w:iCs/>
        </w:rPr>
        <w:t xml:space="preserve"> results</w:t>
      </w:r>
      <w:r w:rsidR="00722F11" w:rsidRPr="00722F11">
        <w:rPr>
          <w:iCs/>
        </w:rPr>
        <w:t xml:space="preserve"> (i.e., no IBD or structure detected)</w:t>
      </w:r>
      <w:r w:rsidR="006C2DDA" w:rsidRPr="00722F11">
        <w:rPr>
          <w:iCs/>
        </w:rPr>
        <w:t xml:space="preserve"> c</w:t>
      </w:r>
      <w:r w:rsidR="00111378" w:rsidRPr="00722F11">
        <w:rPr>
          <w:iCs/>
        </w:rPr>
        <w:t>ould</w:t>
      </w:r>
      <w:r w:rsidR="006C2DDA" w:rsidRPr="00722F11">
        <w:rPr>
          <w:iCs/>
        </w:rPr>
        <w:t xml:space="preserve"> be </w:t>
      </w:r>
      <w:r w:rsidR="00B25DEE">
        <w:rPr>
          <w:iCs/>
        </w:rPr>
        <w:t>associated with</w:t>
      </w:r>
      <w:r w:rsidR="006C2DDA" w:rsidRPr="00722F11">
        <w:rPr>
          <w:iCs/>
        </w:rPr>
        <w:t xml:space="preserve"> high effective population size. </w:t>
      </w:r>
      <w:r w:rsidR="00722F11">
        <w:rPr>
          <w:iCs/>
        </w:rPr>
        <w:t xml:space="preserve">Indeed, </w:t>
      </w:r>
      <w:r w:rsidR="00B25DEE">
        <w:rPr>
          <w:iCs/>
        </w:rPr>
        <w:t xml:space="preserve">very high effective population size may </w:t>
      </w:r>
      <w:r w:rsidR="00041655">
        <w:rPr>
          <w:iCs/>
        </w:rPr>
        <w:t>hide</w:t>
      </w:r>
      <w:r w:rsidR="00B25DEE">
        <w:rPr>
          <w:iCs/>
        </w:rPr>
        <w:t xml:space="preserve"> the signal of clustering, IBD, or landscape effects on dispersal</w:t>
      </w:r>
      <w:r w:rsidR="00041655">
        <w:rPr>
          <w:iCs/>
        </w:rPr>
        <w:t xml:space="preserve"> </w:t>
      </w:r>
      <w:r w:rsidR="00041655">
        <w:rPr>
          <w:iCs/>
        </w:rPr>
        <w:fldChar w:fldCharType="begin"/>
      </w:r>
      <w:r w:rsidR="00FC5BA6">
        <w:rPr>
          <w:iCs/>
        </w:rPr>
        <w:instrText xml:space="preserve"> ADDIN ZOTERO_ITEM CSL_CITATION {"citationID":"B3bK06hM","properties":{"formattedCitation":"(Frantz et al., 2009; Gauffre et al., 2008)","plainCitation":"(Frantz et al., 2009; Gauffre et al., 2008)","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sidR="00041655">
        <w:rPr>
          <w:iCs/>
        </w:rPr>
        <w:fldChar w:fldCharType="separate"/>
      </w:r>
      <w:r w:rsidR="00FC5BA6" w:rsidRPr="00FC5BA6">
        <w:rPr>
          <w:rFonts w:cs="Times New Roman"/>
        </w:rPr>
        <w:t>(Frantz et al., 2009; Gauffre et al., 2008)</w:t>
      </w:r>
      <w:r w:rsidR="00041655">
        <w:rPr>
          <w:iCs/>
        </w:rPr>
        <w:fldChar w:fldCharType="end"/>
      </w:r>
      <w:r w:rsidR="00B25DEE">
        <w:rPr>
          <w:iCs/>
        </w:rPr>
        <w:t>.</w:t>
      </w:r>
      <w:r w:rsidR="006C2DDA" w:rsidRPr="006C2DDA">
        <w:rPr>
          <w:iCs/>
          <w:color w:val="FF0000"/>
        </w:rPr>
        <w:t xml:space="preserve"> </w:t>
      </w:r>
      <w:r w:rsidR="00111378">
        <w:rPr>
          <w:iCs/>
        </w:rPr>
        <w:t xml:space="preserve">Although simulations could help us better understand whether we could detect </w:t>
      </w:r>
      <w:r w:rsidR="002820B3">
        <w:rPr>
          <w:iCs/>
        </w:rPr>
        <w:t xml:space="preserve">the actual signals of structure or isolation </w:t>
      </w:r>
      <w:r w:rsidR="00041655">
        <w:rPr>
          <w:iCs/>
        </w:rPr>
        <w:fldChar w:fldCharType="begin"/>
      </w:r>
      <w:r w:rsidR="00FC5BA6">
        <w:rPr>
          <w:iCs/>
        </w:rPr>
        <w:instrText xml:space="preserve"> ADDIN ZOTERO_ITEM CSL_CITATION {"citationID":"zMomAFk4","properties":{"formattedCitation":"(Frantz et al., 2009; Gauffre et al., 2008; Landguth et al., 2010)","plainCitation":"(Frantz et al., 2009; Gauffre et al., 2008; Landguth et al., 2010)","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sidR="00041655">
        <w:rPr>
          <w:iCs/>
        </w:rPr>
        <w:fldChar w:fldCharType="separate"/>
      </w:r>
      <w:r w:rsidR="00FC5BA6" w:rsidRPr="00FC5BA6">
        <w:rPr>
          <w:rFonts w:cs="Times New Roman"/>
        </w:rPr>
        <w:t>(Frantz et al., 2009; Gauffre et al., 2008; Landguth et al., 2010)</w:t>
      </w:r>
      <w:r w:rsidR="00041655">
        <w:rPr>
          <w:iCs/>
        </w:rPr>
        <w:fldChar w:fldCharType="end"/>
      </w:r>
      <w:r w:rsidR="00111378">
        <w:rPr>
          <w:iCs/>
        </w:rPr>
        <w:t xml:space="preserve">, </w:t>
      </w:r>
      <w:r w:rsidR="00041655">
        <w:rPr>
          <w:iCs/>
        </w:rPr>
        <w:t xml:space="preserve">information about population dynamics may not be easily </w:t>
      </w:r>
      <w:r w:rsidR="00E80787">
        <w:rPr>
          <w:iCs/>
        </w:rPr>
        <w:t>extracted</w:t>
      </w:r>
      <w:r w:rsidR="00041655">
        <w:rPr>
          <w:iCs/>
        </w:rPr>
        <w:t xml:space="preserve"> from microsatellite data </w:t>
      </w:r>
      <w:r w:rsidR="00111378">
        <w:rPr>
          <w:iCs/>
        </w:rPr>
        <w:t xml:space="preserve">for non-model insect species with potentially </w:t>
      </w:r>
      <w:r w:rsidR="00875563">
        <w:rPr>
          <w:iCs/>
        </w:rPr>
        <w:t>very large</w:t>
      </w:r>
      <w:r w:rsidR="00111378">
        <w:rPr>
          <w:iCs/>
        </w:rPr>
        <w:t xml:space="preserve"> pop</w:t>
      </w:r>
      <w:r w:rsidR="00111378" w:rsidRPr="00E80787">
        <w:rPr>
          <w:iCs/>
        </w:rPr>
        <w:t>ulation sizes</w:t>
      </w:r>
      <w:r w:rsidR="00041655" w:rsidRPr="00E80787">
        <w:rPr>
          <w:iCs/>
        </w:rPr>
        <w:t xml:space="preserve"> such as hoverflies</w:t>
      </w:r>
      <w:r w:rsidR="00111378" w:rsidRPr="00E80787">
        <w:rPr>
          <w:iCs/>
        </w:rPr>
        <w:t>.</w:t>
      </w:r>
      <w:r w:rsidR="002820B3" w:rsidRPr="00E80787">
        <w:rPr>
          <w:iCs/>
        </w:rPr>
        <w:t xml:space="preserve"> </w:t>
      </w:r>
      <w:r w:rsidR="00041655" w:rsidRPr="00E80787">
        <w:rPr>
          <w:iCs/>
        </w:rPr>
        <w:t>In other words,</w:t>
      </w:r>
      <w:r w:rsidR="006C2DDA" w:rsidRPr="00E80787">
        <w:rPr>
          <w:iCs/>
        </w:rPr>
        <w:t xml:space="preserve"> </w:t>
      </w:r>
      <w:r w:rsidR="00041655" w:rsidRPr="00E80787">
        <w:rPr>
          <w:iCs/>
        </w:rPr>
        <w:t xml:space="preserve">while there may be an effect of </w:t>
      </w:r>
      <w:r w:rsidR="006C2DDA" w:rsidRPr="00E80787">
        <w:rPr>
          <w:iCs/>
        </w:rPr>
        <w:t xml:space="preserve">the landscape </w:t>
      </w:r>
      <w:r w:rsidR="00041655" w:rsidRPr="00E80787">
        <w:rPr>
          <w:iCs/>
        </w:rPr>
        <w:t xml:space="preserve">on the stratification </w:t>
      </w:r>
      <w:r w:rsidR="001F0A0B">
        <w:rPr>
          <w:iCs/>
        </w:rPr>
        <w:t xml:space="preserve">and connectivity </w:t>
      </w:r>
      <w:r w:rsidR="00041655" w:rsidRPr="00E80787">
        <w:rPr>
          <w:iCs/>
        </w:rPr>
        <w:t>of hoverfly populations</w:t>
      </w:r>
      <w:r w:rsidR="00E80787" w:rsidRPr="00E80787">
        <w:rPr>
          <w:iCs/>
        </w:rPr>
        <w:t xml:space="preserve">, their </w:t>
      </w:r>
      <w:r w:rsidR="00E80787" w:rsidRPr="00E80787">
        <w:rPr>
          <w:iCs/>
        </w:rPr>
        <w:lastRenderedPageBreak/>
        <w:t xml:space="preserve">high </w:t>
      </w:r>
      <w:r w:rsidR="006C2DDA" w:rsidRPr="00E80787">
        <w:rPr>
          <w:iCs/>
        </w:rPr>
        <w:t xml:space="preserve">effective population size </w:t>
      </w:r>
      <w:r w:rsidR="00E80787" w:rsidRPr="00E80787">
        <w:rPr>
          <w:iCs/>
        </w:rPr>
        <w:t xml:space="preserve">could </w:t>
      </w:r>
      <w:r w:rsidR="006C2DDA" w:rsidRPr="00E80787">
        <w:rPr>
          <w:iCs/>
        </w:rPr>
        <w:t>be too large for genetic drift to have a</w:t>
      </w:r>
      <w:r w:rsidR="00E80787">
        <w:rPr>
          <w:iCs/>
        </w:rPr>
        <w:t xml:space="preserve"> detectable</w:t>
      </w:r>
      <w:r w:rsidR="006C2DDA" w:rsidRPr="00E80787">
        <w:rPr>
          <w:iCs/>
        </w:rPr>
        <w:t xml:space="preserve"> effect</w:t>
      </w:r>
      <w:r w:rsidR="001F0A0B">
        <w:rPr>
          <w:iCs/>
        </w:rPr>
        <w:t>. More genetic information (e.g., using thousands of variable markers)</w:t>
      </w:r>
      <w:r w:rsidR="00E80787">
        <w:rPr>
          <w:iCs/>
        </w:rPr>
        <w:t>,</w:t>
      </w:r>
      <w:r w:rsidR="001F0A0B">
        <w:rPr>
          <w:iCs/>
        </w:rPr>
        <w:t xml:space="preserve"> could help to detect effects of the landscape </w:t>
      </w:r>
      <w:r w:rsidR="00E80787">
        <w:rPr>
          <w:iCs/>
        </w:rPr>
        <w:t xml:space="preserve">at the spatial and temporal </w:t>
      </w:r>
      <w:r w:rsidR="00875563">
        <w:rPr>
          <w:iCs/>
        </w:rPr>
        <w:t xml:space="preserve">scales </w:t>
      </w:r>
      <w:r w:rsidR="001F0A0B">
        <w:rPr>
          <w:iCs/>
        </w:rPr>
        <w:t xml:space="preserve">relevant for the disturbance </w:t>
      </w:r>
      <w:r w:rsidR="001F0A0B">
        <w:rPr>
          <w:iCs/>
        </w:rPr>
        <w:fldChar w:fldCharType="begin"/>
      </w:r>
      <w:r w:rsidR="00FC5BA6">
        <w:rPr>
          <w:iCs/>
        </w:rPr>
        <w:instrText xml:space="preserve"> ADDIN ZOTERO_ITEM CSL_CITATION {"citationID":"or16vEUt","properties":{"formattedCitation":"(Landguth et al., 2012)","plainCitation":"(Landguth et al., 2012)","noteIndex":0},"citationItems":[{"id":13738,"uris":["http://zotero.org/users/4948104/items/5FCHXBFI"],"itemData":{"id":13738,"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sidR="001F0A0B">
        <w:rPr>
          <w:iCs/>
        </w:rPr>
        <w:fldChar w:fldCharType="separate"/>
      </w:r>
      <w:r w:rsidR="00FC5BA6" w:rsidRPr="00FC5BA6">
        <w:rPr>
          <w:rFonts w:cs="Times New Roman"/>
        </w:rPr>
        <w:t>(Landguth et al., 2012)</w:t>
      </w:r>
      <w:r w:rsidR="001F0A0B">
        <w:rPr>
          <w:iCs/>
        </w:rPr>
        <w:fldChar w:fldCharType="end"/>
      </w:r>
      <w:r w:rsidR="006C2DDA" w:rsidRPr="00E80787">
        <w:rPr>
          <w:iCs/>
        </w:rPr>
        <w:t>.</w:t>
      </w:r>
      <w:r w:rsidR="001F0A0B">
        <w:rPr>
          <w:iCs/>
        </w:rPr>
        <w:t xml:space="preserve"> </w:t>
      </w:r>
    </w:p>
    <w:p w14:paraId="165C2867" w14:textId="193EA09C" w:rsidR="000C4754" w:rsidRDefault="00BA40E3"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6A10F1CF" w14:textId="52297D68"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FC5BA6">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00FC5BA6" w:rsidRPr="00FC5BA6">
        <w:rPr>
          <w:rFonts w:cs="Times New Roman"/>
        </w:rPr>
        <w:t>(Bonte et al., 2012)</w:t>
      </w:r>
      <w:r>
        <w:fldChar w:fldCharType="end"/>
      </w:r>
      <w:r>
        <w:t xml:space="preserve">. For example, there could be high mortality rates in some urban or peri-urban agricultural </w:t>
      </w:r>
      <w:r w:rsidR="00EE29EB">
        <w:t xml:space="preserve">habitats, which </w:t>
      </w:r>
      <w:r>
        <w:t xml:space="preserve">would likely lower population density and </w:t>
      </w:r>
      <w:commentRangeStart w:id="23"/>
      <w:r>
        <w:t>genetic diversity</w:t>
      </w:r>
      <w:r w:rsidR="00EE29EB">
        <w:t xml:space="preserve"> </w:t>
      </w:r>
      <w:commentRangeEnd w:id="23"/>
      <w:r w:rsidR="00875563">
        <w:rPr>
          <w:rStyle w:val="CommentReference"/>
        </w:rPr>
        <w:commentReference w:id="23"/>
      </w:r>
      <w:r w:rsidR="00EE29EB">
        <w:t>although a large number of local dispersers could offset their genetic signal.</w:t>
      </w:r>
      <w:r>
        <w:t xml:space="preserve"> Finally, a</w:t>
      </w:r>
      <w:r w:rsidR="00682835">
        <w:t xml:space="preserve">lthough we did not </w:t>
      </w:r>
      <w:commentRangeStart w:id="24"/>
      <w:r w:rsidR="00682835">
        <w:t>find</w:t>
      </w:r>
      <w:r>
        <w:t xml:space="preserve"> c</w:t>
      </w:r>
      <w:r w:rsidR="00682835">
        <w:t xml:space="preserve">onstraints on gene flow </w:t>
      </w:r>
      <w:commentRangeEnd w:id="24"/>
      <w:r w:rsidR="00692790">
        <w:rPr>
          <w:rStyle w:val="CommentReference"/>
        </w:rPr>
        <w:commentReference w:id="24"/>
      </w:r>
      <w:r w:rsidR="00682835">
        <w:t>within urbanized landscapes</w:t>
      </w:r>
      <w:r>
        <w:t xml:space="preserve"> for those two species</w:t>
      </w:r>
      <w:r w:rsidR="00682835">
        <w:t>, they are likely to exist in other systems</w:t>
      </w:r>
      <w:r>
        <w:t>, including for hoverflies.</w:t>
      </w:r>
    </w:p>
    <w:p w14:paraId="140FA55E" w14:textId="3D5F6B74"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FC5BA6">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FC5BA6" w:rsidRPr="00FC5BA6">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FC5BA6">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FC5BA6" w:rsidRPr="00FC5BA6">
        <w:rPr>
          <w:rFonts w:cs="Times New Roman"/>
        </w:rPr>
        <w:t>(Svenningsen et al., 2020, 2021)</w:t>
      </w:r>
      <w:r w:rsidR="00D74552">
        <w:fldChar w:fldCharType="end"/>
      </w:r>
      <w:r w:rsidR="0020424C">
        <w:t xml:space="preserve">. </w:t>
      </w:r>
      <w:commentRangeStart w:id="25"/>
      <w:r w:rsidR="0020424C">
        <w:t xml:space="preserve">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25"/>
      <w:r w:rsidR="00692790">
        <w:rPr>
          <w:rStyle w:val="CommentReference"/>
        </w:rPr>
        <w:commentReference w:id="25"/>
      </w:r>
      <w:r w:rsidR="0020424C">
        <w:t xml:space="preserve">. The </w:t>
      </w:r>
      <w:commentRangeStart w:id="26"/>
      <w:r w:rsidR="0020424C">
        <w:t xml:space="preserve">hoverfly populations we studied could be at risk </w:t>
      </w:r>
      <w:commentRangeEnd w:id="26"/>
      <w:r w:rsidR="00875563">
        <w:rPr>
          <w:rStyle w:val="CommentReference"/>
        </w:rPr>
        <w:commentReference w:id="26"/>
      </w:r>
      <w:r w:rsidR="0020424C">
        <w:t xml:space="preserve">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0C02A89C" w:rsidR="00232AC8" w:rsidRPr="00682835" w:rsidRDefault="00232AC8" w:rsidP="00682835">
      <w:commentRangeStart w:id="27"/>
      <w:r>
        <w:lastRenderedPageBreak/>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w:t>
      </w:r>
      <w:r w:rsidR="00DB58C8">
        <w:t xml:space="preserve"> and </w:t>
      </w:r>
      <w:commentRangeEnd w:id="27"/>
      <w:r w:rsidR="00692790">
        <w:rPr>
          <w:rStyle w:val="CommentReference"/>
        </w:rPr>
        <w:commentReference w:id="27"/>
      </w:r>
      <w:r w:rsidR="00DB58C8">
        <w:t>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FC5BA6">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00FC5BA6" w:rsidRPr="00FC5BA6">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FC5BA6">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00FC5BA6" w:rsidRPr="00FC5BA6">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FC5BA6">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00FC5BA6" w:rsidRPr="00FC5BA6">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FC5BA6">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00FC5BA6" w:rsidRPr="00FC5BA6">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FC5BA6">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00FC5BA6" w:rsidRPr="00FC5BA6">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FC5BA6">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00FC5BA6" w:rsidRPr="00FC5BA6">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FC5BA6">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00FC5BA6" w:rsidRPr="00FC5BA6">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7C472222" w14:textId="071DCAFE" w:rsidR="00965DCE" w:rsidRPr="00B34036" w:rsidRDefault="00B95C2C" w:rsidP="006F501D">
      <w:pPr>
        <w:rPr>
          <w:b/>
        </w:rPr>
      </w:pPr>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proofErr w:type="spellStart"/>
      <w:r w:rsidR="00692790">
        <w:t>António</w:t>
      </w:r>
      <w:proofErr w:type="spellEnd"/>
      <w:r w:rsidR="00692790">
        <w:t xml:space="preserve"> </w:t>
      </w:r>
      <w:r w:rsidR="00375753">
        <w:t xml:space="preserve">Cruz,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e thank </w:t>
      </w:r>
      <w:r w:rsidR="00927ECD">
        <w:t xml:space="preserve">local authorities </w:t>
      </w:r>
      <w:r w:rsidR="00375753">
        <w:t>f</w:t>
      </w:r>
      <w:r w:rsidR="00875563">
        <w:t>or</w:t>
      </w:r>
      <w:r w:rsidR="00455660">
        <w:t xml:space="preserve"> granting us </w:t>
      </w:r>
      <w:r w:rsidR="00375753">
        <w:t>netting permits.</w:t>
      </w:r>
    </w:p>
    <w:p w14:paraId="054A7D25" w14:textId="181335DA" w:rsidR="00F622C3" w:rsidRDefault="00965DCE" w:rsidP="00F266AA">
      <w:pPr>
        <w:pStyle w:val="Heading1"/>
        <w:numPr>
          <w:ilvl w:val="0"/>
          <w:numId w:val="0"/>
        </w:numPr>
      </w:pPr>
      <w:r>
        <w:br w:type="page"/>
      </w:r>
      <w:r w:rsidR="00F622C3">
        <w:lastRenderedPageBreak/>
        <w:t>REFERENCES</w:t>
      </w:r>
    </w:p>
    <w:p w14:paraId="7F61D6FE" w14:textId="77777777" w:rsidR="00B5130F" w:rsidRDefault="00F622C3" w:rsidP="00B5130F">
      <w:pPr>
        <w:pStyle w:val="Bibliography"/>
      </w:pPr>
      <w:r>
        <w:fldChar w:fldCharType="begin"/>
      </w:r>
      <w:r w:rsidR="00FC5BA6">
        <w:rPr>
          <w:lang w:val="en-GB"/>
        </w:rPr>
        <w:instrText xml:space="preserve"> ADDIN ZOTERO_BIBL {"uncited":[],"omitted":[],"custom":[]} CSL_BIBLIOGRAPHY </w:instrText>
      </w:r>
      <w:r>
        <w:fldChar w:fldCharType="separate"/>
      </w:r>
      <w:proofErr w:type="spellStart"/>
      <w:r w:rsidR="00B5130F">
        <w:t>Adamack</w:t>
      </w:r>
      <w:proofErr w:type="spellEnd"/>
      <w:r w:rsidR="00B5130F">
        <w:t>, A.T., Gruber, B., 2014. PopGenReport: simplifying basic population genetic analyses in R. Methods in Ecology and Evolution 4.</w:t>
      </w:r>
    </w:p>
    <w:p w14:paraId="6781D644" w14:textId="77777777" w:rsidR="00B5130F" w:rsidRDefault="00B5130F" w:rsidP="00B5130F">
      <w:pPr>
        <w:pStyle w:val="Bibliography"/>
      </w:pPr>
      <w:r>
        <w:t>Agapow, P.M., Burt, A., 2001. Indices of multilocus linkage disequilibrium. Molecular Ecology Notes 1, 101–102. https://doi.org/10.1046/j.1471-8278.2000.00014.x</w:t>
      </w:r>
    </w:p>
    <w:p w14:paraId="7B05E29D" w14:textId="77777777" w:rsidR="00B5130F" w:rsidRDefault="00B5130F" w:rsidP="00B5130F">
      <w:pPr>
        <w:pStyle w:val="Bibliography"/>
      </w:pPr>
      <w:r>
        <w:t xml:space="preserve">Aubert, J., Goeldlin de Tiefenau, P., 1981. </w:t>
      </w:r>
      <w:r w:rsidRPr="00B5130F">
        <w:rPr>
          <w:lang w:val="fr-FR"/>
        </w:rPr>
        <w:t xml:space="preserve">Observations sur les migrations de Syrphides (Dipt.) dans les Alpes de Suisse occidentale. </w:t>
      </w:r>
      <w:r>
        <w:t>Journal of the Swiss Entomological Society 54. https://doi.org/10.5169/SEALS-402013</w:t>
      </w:r>
    </w:p>
    <w:p w14:paraId="2BD3A12A" w14:textId="77777777" w:rsidR="00B5130F" w:rsidRDefault="00B5130F" w:rsidP="00B5130F">
      <w:pPr>
        <w:pStyle w:val="Bibliography"/>
      </w:pPr>
      <w:r w:rsidRPr="00B5130F">
        <w:rPr>
          <w:lang w:val="fr-FR"/>
        </w:rPr>
        <w:t xml:space="preserve">Aubert, J., Goeldlin, P., Lyon, J.-P., 1969. Essais de marquage et de reprise d’insectes migrateurs en automne 1968. </w:t>
      </w:r>
      <w:r>
        <w:t>Journal of the Swiss Entomological Society 42. https://doi.org/10.5169/SEALS-401588</w:t>
      </w:r>
    </w:p>
    <w:p w14:paraId="70DA931C" w14:textId="77777777" w:rsidR="00B5130F" w:rsidRDefault="00B5130F" w:rsidP="00B5130F">
      <w:pPr>
        <w:pStyle w:val="Bibliography"/>
      </w:pPr>
      <w:r>
        <w:t>Bickel, D., Pape, T., Meier, R. (Eds.), 2009. Diptera Diversity: Status, Challenges and Tools. Brill.</w:t>
      </w:r>
    </w:p>
    <w:p w14:paraId="0C4A849F" w14:textId="77777777" w:rsidR="00B5130F" w:rsidRDefault="00B5130F" w:rsidP="00B5130F">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21CE8D86" w14:textId="77777777" w:rsidR="00B5130F" w:rsidRDefault="00B5130F" w:rsidP="00B5130F">
      <w:pPr>
        <w:pStyle w:val="Bibliography"/>
      </w:pPr>
      <w:r>
        <w:t>Blair, C., Weigel, D.E., Balazik, M., Keeley, A.T.H., Walker, F.M., Landguth, E., Cushman, S., Murphy, M., Waits, L., Balkenhol, N., 2012. A simulation-based evaluation of methods for inferring linear barriers to gene flow. Molecular Ecology Resources 12, 822–833. https://doi.org/10.1111/j.1755-0998.2012.03151.x</w:t>
      </w:r>
    </w:p>
    <w:p w14:paraId="0C180548" w14:textId="77777777" w:rsidR="00B5130F" w:rsidRDefault="00B5130F" w:rsidP="00B5130F">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ogical Reviews 87, 290–312. https://doi.org/10.1111/j.1469-185X.2011.00201.x</w:t>
      </w:r>
    </w:p>
    <w:p w14:paraId="108F4618" w14:textId="77777777" w:rsidR="00B5130F" w:rsidRDefault="00B5130F" w:rsidP="00B5130F">
      <w:pPr>
        <w:pStyle w:val="Bibliography"/>
      </w:pPr>
      <w:r>
        <w:t>Bowler, D.E., Benton, T.G., 2005. Causes and consequences of animal dispersal strategies: relating individual behaviour to spatial dynamics. Biological Reviews 80, 205–225. https://doi.org/10.1017/S1464793104006645</w:t>
      </w:r>
    </w:p>
    <w:p w14:paraId="6380BD44" w14:textId="77777777" w:rsidR="00B5130F" w:rsidRDefault="00B5130F" w:rsidP="00B5130F">
      <w:pPr>
        <w:pStyle w:val="Bibliography"/>
      </w:pPr>
      <w:r>
        <w:t>Branquart, E., Hemptinne, J.-L., 2000. Selectivity in the exploitation of floral resources by hoverflies (Diptera: Syrphinae). Ecography 23, 732–742. https://doi.org/10.1111/j.1600-0587.2000.tb00316.x</w:t>
      </w:r>
    </w:p>
    <w:p w14:paraId="5CE9BC88" w14:textId="77777777" w:rsidR="00B5130F" w:rsidRDefault="00B5130F" w:rsidP="00B5130F">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0DF29DA7" w14:textId="77777777" w:rsidR="00B5130F" w:rsidRDefault="00B5130F" w:rsidP="00B5130F">
      <w:pPr>
        <w:pStyle w:val="Bibliography"/>
      </w:pPr>
      <w:r>
        <w:t>Brookfield, J.F.Y., 1996. A simple new method for estimating null allele frequency from heterozygote deficiency. Molecular Ecology 5, 453–455.</w:t>
      </w:r>
    </w:p>
    <w:p w14:paraId="2F96C6E4" w14:textId="77777777" w:rsidR="00B5130F" w:rsidRDefault="00B5130F" w:rsidP="00B5130F">
      <w:pPr>
        <w:pStyle w:val="Bibliography"/>
      </w:pPr>
      <w:r>
        <w:t>Broquet, T., Petit, E.J., 2009. Molecular Estimation of Dispersal for Ecology and Population Genetics. Annual Review of Ecology, Evolution, and Systematics 40, 193–216. https://doi.org/10.1146/annurev.ecolsys.110308.120324</w:t>
      </w:r>
    </w:p>
    <w:p w14:paraId="4658EDA6" w14:textId="77777777" w:rsidR="00B5130F" w:rsidRDefault="00B5130F" w:rsidP="00B5130F">
      <w:pPr>
        <w:pStyle w:val="Bibliography"/>
      </w:pPr>
      <w:r>
        <w:t>BugGuide, 2022. Species account - Myathropa florea.</w:t>
      </w:r>
    </w:p>
    <w:p w14:paraId="5CA1C475" w14:textId="77777777" w:rsidR="00B5130F" w:rsidRDefault="00B5130F" w:rsidP="00B5130F">
      <w:pPr>
        <w:pStyle w:val="Bibliography"/>
      </w:pPr>
      <w:r>
        <w:t>Cayuela, H., Rougemont, Q., Prunier, J.G., Moore, J.S., Clobert, J., Besnard, A., Bernatchez, L., 2018. Demographic and genetic approaches to study dispersal in wild animal populations: A methodological review. Molecular Ecology 27, 3976–4010. https://doi.org/10.1111/mec.14848</w:t>
      </w:r>
    </w:p>
    <w:p w14:paraId="44FA9D76" w14:textId="77777777" w:rsidR="00B5130F" w:rsidRDefault="00B5130F" w:rsidP="00B5130F">
      <w:pPr>
        <w:pStyle w:val="Bibliography"/>
      </w:pPr>
      <w:r>
        <w:lastRenderedPageBreak/>
        <w:t>Culley, T.M., Stamper, T.I., Stokes, R.L., Brzyski, J.R., Hardiman, N.A., Klooster, M.R., Merritt, B.J., 2013. An efficient technique for primer development and application that integrates fluorescent labeling and multiplex PCR. Applications in Plant Sciences 1, 1300027. https://doi.org/10.3732/apps.1300027</w:t>
      </w:r>
    </w:p>
    <w:p w14:paraId="5D77935A" w14:textId="77777777" w:rsidR="00B5130F" w:rsidRDefault="00B5130F" w:rsidP="00B5130F">
      <w:pPr>
        <w:pStyle w:val="Bibliography"/>
      </w:pPr>
      <w:r>
        <w:t>Curdes, G., 1998. Urban form and innovation: The case of Cologne. Urban Morphology 2, 11–18.</w:t>
      </w:r>
    </w:p>
    <w:p w14:paraId="4F5CDB94" w14:textId="77777777" w:rsidR="00B5130F" w:rsidRDefault="00B5130F" w:rsidP="00B5130F">
      <w:pPr>
        <w:pStyle w:val="Bibliography"/>
      </w:pPr>
      <w:r>
        <w:t>Davis, E.S., Murray, T.E., Fitzpatrick, Ú., Brown, M.J.F., Paxton, R.J., 2010. Landscape effects on extremely fragmented populations of a rare solitary bee, Colletes floralis. Molecular Ecology 19, 4922–4935. https://doi.org/10.1111/j.1365-294X.2010.04868.x</w:t>
      </w:r>
    </w:p>
    <w:p w14:paraId="3860AE95" w14:textId="77777777" w:rsidR="00B5130F" w:rsidRDefault="00B5130F" w:rsidP="00B5130F">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ation and Diversity 6, 435–446. https://doi.org/10.1111/j.1752-4598.2012.00221.x</w:t>
      </w:r>
    </w:p>
    <w:p w14:paraId="70166098" w14:textId="77777777" w:rsidR="00B5130F" w:rsidRDefault="00B5130F" w:rsidP="00B5130F">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25849896" w14:textId="77777777" w:rsidR="00B5130F" w:rsidRDefault="00B5130F" w:rsidP="00B5130F">
      <w:pPr>
        <w:pStyle w:val="Bibliography"/>
      </w:pPr>
      <w:r>
        <w:t>Doyle, T., Hawkes, W.L.S., Massy, R., Powney, G.D., Menz, M.H.M., Wotton, K.R., 2020. Pollination by hoverflies in the Anthropocene. Proceedings of the Royal Society B: Biological Sciences 287, 20200508. https://doi.org/10.1098/rspb.2020.0508</w:t>
      </w:r>
    </w:p>
    <w:p w14:paraId="6ADE8596" w14:textId="77777777" w:rsidR="00B5130F" w:rsidRDefault="00B5130F" w:rsidP="00B5130F">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ecular Ecology 31, 4332–4350. https://doi.org/10.1111/mec.16588</w:t>
      </w:r>
    </w:p>
    <w:p w14:paraId="75B7B630" w14:textId="77777777" w:rsidR="00B5130F" w:rsidRDefault="00B5130F" w:rsidP="00B5130F">
      <w:pPr>
        <w:pStyle w:val="Bibliography"/>
      </w:pPr>
      <w:r>
        <w:t>Dreier, S., Redhead, J.W., Warren, I.A., Bourke, A.F.G., Heard, M.S., Jordan, W.C., Sumner, S., Wang, J., Carvell, C., 2014. Fine-scale spatial genetic structure of common and declining bumble bees across an agricultural landscape. Molecular Ecology 23, 3384–3395. https://doi.org/10.1111/mec.12823</w:t>
      </w:r>
    </w:p>
    <w:p w14:paraId="23D54274" w14:textId="77777777" w:rsidR="00B5130F" w:rsidRDefault="00B5130F" w:rsidP="00B5130F">
      <w:pPr>
        <w:pStyle w:val="Bibliography"/>
      </w:pPr>
      <w:r>
        <w:t>European Environment Agency, 2016. Landscape fragmentation Effective Mesh Density: major and medium anthropogenic fragmenting elements (FGA2-S) - version 2.0, Nov. 2016.</w:t>
      </w:r>
    </w:p>
    <w:p w14:paraId="47632F16" w14:textId="77777777" w:rsidR="00B5130F" w:rsidRDefault="00B5130F" w:rsidP="00B5130F">
      <w:pPr>
        <w:pStyle w:val="Bibliography"/>
      </w:pPr>
      <w:r>
        <w:t>Frantine-Silva, W., Augusto, S.C., Tosta, T.H.A., Pacheco, A.S., Kotelok-Diniz, T., Apolinário da Silva, C., Sofia, S.H., 2021. Genetic diversity and population structure of orchid bees from the Brazilian savanna. Journal of Apicultural Research 60, 385–395. https://doi.org/10.1080/00218839.2021.1898788</w:t>
      </w:r>
    </w:p>
    <w:p w14:paraId="43123BC1" w14:textId="77777777" w:rsidR="00B5130F" w:rsidRDefault="00B5130F" w:rsidP="00B5130F">
      <w:pPr>
        <w:pStyle w:val="Bibliography"/>
      </w:pPr>
      <w:r>
        <w:t>Frantz, A.C., Cellina, S., Krier, A., Schley, L., Burke, T., 2009. Using spatial Bayesian methods to determine the genetic structure of a continuously distributed population: Clusters or isolation by distance? Journal of Applied Ecology 46, 493–505. https://doi.org/10.1111/j.1365-2664.2008.01606.x</w:t>
      </w:r>
    </w:p>
    <w:p w14:paraId="2D8B3002" w14:textId="77777777" w:rsidR="00B5130F" w:rsidRDefault="00B5130F" w:rsidP="00B5130F">
      <w:pPr>
        <w:pStyle w:val="Bibliography"/>
      </w:pPr>
      <w:r>
        <w:lastRenderedPageBreak/>
        <w:t>Gallai, N., Salles, J.-M., Settele, J., Vaissière, B.E., 2009. Economic valuation of the vulnerability of world agriculture confronted with pollinator decline. Ecological Economics 68, 810–821. https://doi.org/10.1016/j.ecolecon.2008.06.014</w:t>
      </w:r>
    </w:p>
    <w:p w14:paraId="4FBD8ED9" w14:textId="77777777" w:rsidR="00B5130F" w:rsidRDefault="00B5130F" w:rsidP="00B5130F">
      <w:pPr>
        <w:pStyle w:val="Bibliography"/>
      </w:pPr>
      <w:r>
        <w:t>Gao, B., Wotton, K.R., Hawkes, W.L.S., Menz, M.H.M., Reynolds, D.R., Zhai, B.-P., Hu, G., Chapman, J.W., 2020. Adaptive strategies of high-flying migratory hoverflies in response to wind currents. Proceedings of the Royal Society B: Biological Sciences 287, 20200406. https://doi.org/10.1098/rspb.2020.0406</w:t>
      </w:r>
    </w:p>
    <w:p w14:paraId="361DF7AB" w14:textId="77777777" w:rsidR="00B5130F" w:rsidRDefault="00B5130F" w:rsidP="00B5130F">
      <w:pPr>
        <w:pStyle w:val="Bibliography"/>
      </w:pPr>
      <w:r w:rsidRPr="00B5130F">
        <w:rPr>
          <w:lang w:val="fr-FR"/>
        </w:rPr>
        <w:t xml:space="preserve">Gauffre, B., Estoup, A., Bretagnolle, V., Cosson, J.F., 2008. </w:t>
      </w:r>
      <w:r>
        <w:t>Spatial genetic structure of a small rodent in a heterogeneous landscape. Molecular Ecology 17, 4619–4629. https://doi.org/10.1111/j.1365-294X.2008.03950.x</w:t>
      </w:r>
    </w:p>
    <w:p w14:paraId="36B336FC" w14:textId="77777777" w:rsidR="00B5130F" w:rsidRDefault="00B5130F" w:rsidP="00B5130F">
      <w:pPr>
        <w:pStyle w:val="Bibliography"/>
      </w:pPr>
      <w:r>
        <w:t>GBIF.org, 2022. Occurrence Download - Myathropa florea - North America (05 September 2022) https://doi.org/10.15468/dl.ctqqr2.</w:t>
      </w:r>
    </w:p>
    <w:p w14:paraId="14512F8D" w14:textId="77777777" w:rsidR="00B5130F" w:rsidRDefault="00B5130F" w:rsidP="00B5130F">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0999EB13" w14:textId="77777777" w:rsidR="00B5130F" w:rsidRDefault="00B5130F" w:rsidP="00B5130F">
      <w:pPr>
        <w:pStyle w:val="Bibliography"/>
      </w:pPr>
      <w:r>
        <w:t>Glück, M., Geue, J.C., Thomassen, H.A., 2022. Environmental differences explain subtle yet detectable genetic structure in a widespread pollinator. BMC Ecol Evo 22, 8. https://doi.org/10.1186/s12862-022-01963-5</w:t>
      </w:r>
    </w:p>
    <w:p w14:paraId="70DBE9E0" w14:textId="77777777" w:rsidR="00B5130F" w:rsidRDefault="00B5130F" w:rsidP="00B5130F">
      <w:pPr>
        <w:pStyle w:val="Bibliography"/>
      </w:pPr>
      <w:r>
        <w:t>Greenleaf, S.S., Williams, N.M., Winfree, R., Kremen, C., 2007. Bee foraging ranges and their relationship to body size. Oecologia 153, 589–596. https://doi.org/10.1007/s00442-007-0752-9</w:t>
      </w:r>
    </w:p>
    <w:p w14:paraId="3FA83C7F" w14:textId="77777777" w:rsidR="00B5130F" w:rsidRDefault="00B5130F" w:rsidP="00B5130F">
      <w:pPr>
        <w:pStyle w:val="Bibliography"/>
      </w:pPr>
      <w:r>
        <w:t>Guo, S.W., Thompson, E.A., 1992. Performing the exact test of Hardy-Weinberg proportion for multiple alleles. Biometrics 48, 361–372.</w:t>
      </w:r>
    </w:p>
    <w:p w14:paraId="3425B35F" w14:textId="77777777" w:rsidR="00B5130F" w:rsidRDefault="00B5130F" w:rsidP="00B5130F">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ation Biology 31, 24–29. https://doi.org/10.1111/cobi.12840</w:t>
      </w:r>
    </w:p>
    <w:p w14:paraId="255F182F" w14:textId="77777777" w:rsidR="00B5130F" w:rsidRDefault="00B5130F" w:rsidP="00B5130F">
      <w:pPr>
        <w:pStyle w:val="Bibliography"/>
      </w:pPr>
      <w:r w:rsidRPr="00B5130F">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4C2F804A" w14:textId="77777777" w:rsidR="00B5130F" w:rsidRDefault="00B5130F" w:rsidP="00B5130F">
      <w:pPr>
        <w:pStyle w:val="Bibliography"/>
      </w:pPr>
      <w:r>
        <w:t>Hodgkiss, D., Brown, M.J.F., Fountain, M.T., 2018. Syrphine hoverflies are effective pollinators of commercial strawberry. Journal of Pollination Ecology 22, 55–66. https://doi.org/10.26786/1920-7603(2018)five</w:t>
      </w:r>
    </w:p>
    <w:p w14:paraId="55598015" w14:textId="77777777" w:rsidR="00B5130F" w:rsidRDefault="00B5130F" w:rsidP="00B5130F">
      <w:pPr>
        <w:pStyle w:val="Bibliography"/>
      </w:pPr>
      <w:r>
        <w:t>Hong, K.-J., Lee, J.-H., Lee, G.-S., Lee, S., 2012. The status quo of invasive alien insect species and plant quarantine in Korea. Journal of Asia-Pacific Entomology 15, 521–532. https://doi.org/10.1016/j.aspen.2012.06.003</w:t>
      </w:r>
    </w:p>
    <w:p w14:paraId="6593805D" w14:textId="77777777" w:rsidR="00B5130F" w:rsidRDefault="00B5130F" w:rsidP="00B5130F">
      <w:pPr>
        <w:pStyle w:val="Bibliography"/>
      </w:pPr>
      <w:r>
        <w:t>Jaeger, J.A.G., Soukup, T., Schwick, C., Madriñán, L.F., Kienast, F., 2016. Landscape Fragmentation in Europe, in: European Landscape Dynamics. CRC press, Boca Raton, Florida, USA, p. 42.</w:t>
      </w:r>
    </w:p>
    <w:p w14:paraId="66B06EB6" w14:textId="77777777" w:rsidR="00B5130F" w:rsidRDefault="00B5130F" w:rsidP="00B5130F">
      <w:pPr>
        <w:pStyle w:val="Bibliography"/>
      </w:pPr>
      <w:r>
        <w:lastRenderedPageBreak/>
        <w:t>Janes, J.K., Miller, J.M., Dupuis, J.R., Malenfant, R.M., Gorrell, J.C., Cullingham, C.I., Andrew, R.L., 2017. The K = 2 conundrum. Molecular Ecology 26, 3594–3602. https://doi.org/10.1111/mec.14187</w:t>
      </w:r>
    </w:p>
    <w:p w14:paraId="199430C9" w14:textId="77777777" w:rsidR="00B5130F" w:rsidRDefault="00B5130F" w:rsidP="00B5130F">
      <w:pPr>
        <w:pStyle w:val="Bibliography"/>
      </w:pPr>
      <w:r>
        <w:t>Jauker, F., Diekötter, T., Schwarzbach, F., Wolters, V., 2009. Pollinator dispersal in an agricultural matrix: opposing responses of wild bees and hoverflies to landscape structure and distance from main habitat. Landscape Ecol 24, 547–555. https://doi.org/10.1007/s10980-009-9331-2</w:t>
      </w:r>
    </w:p>
    <w:p w14:paraId="65203B60" w14:textId="77777777" w:rsidR="00B5130F" w:rsidRDefault="00B5130F" w:rsidP="00B5130F">
      <w:pPr>
        <w:pStyle w:val="Bibliography"/>
      </w:pPr>
      <w:r>
        <w:t>Jauker, F., Jauker, B., Grass, I., Steffan-Dewenter, I., Wolters, V., 2019. Partitioning wild bee and hoverfly contributions to plant–pollinator network structure in fragmented habitats. Ecology 100, e02569. https://doi.org/10.1002/ecy.2569</w:t>
      </w:r>
    </w:p>
    <w:p w14:paraId="2092C019" w14:textId="77777777" w:rsidR="00B5130F" w:rsidRDefault="00B5130F" w:rsidP="00B5130F">
      <w:pPr>
        <w:pStyle w:val="Bibliography"/>
      </w:pPr>
      <w:r>
        <w:t>Jha, S., Kremen, C., 2013. Urban land use limits regional bumble bee gene flow. Molecular Ecology 22, 2483–2495. https://doi.org/10.1111/mec.12275</w:t>
      </w:r>
    </w:p>
    <w:p w14:paraId="38E039FA" w14:textId="77777777" w:rsidR="00B5130F" w:rsidRDefault="00B5130F" w:rsidP="00B5130F">
      <w:pPr>
        <w:pStyle w:val="Bibliography"/>
      </w:pPr>
      <w:r>
        <w:t>Jia, H., Liu, Y., Li, X., Li, H., Pan, Y., Hu, C., Zhou, X., Wyckhuys, K.A., Wu, K., 2022. Windborne migration amplifies insect-mediated pollination services. eLife 11, e76230. https://doi.org/10.7554/eLife.76230</w:t>
      </w:r>
    </w:p>
    <w:p w14:paraId="0D1CFCD2" w14:textId="77777777" w:rsidR="00B5130F" w:rsidRDefault="00B5130F" w:rsidP="00B5130F">
      <w:pPr>
        <w:pStyle w:val="Bibliography"/>
      </w:pPr>
      <w:r>
        <w:t>Jombart, T., 2008. Adegenet: A R package for the multivariate analysis of genetic markers. Bioinformatics 24, 1403–1405. https://doi.org/10.1093/bioinformatics/btn129</w:t>
      </w:r>
    </w:p>
    <w:p w14:paraId="2C1BC554" w14:textId="77777777" w:rsidR="00B5130F" w:rsidRDefault="00B5130F" w:rsidP="00B5130F">
      <w:pPr>
        <w:pStyle w:val="Bibliography"/>
      </w:pPr>
      <w:r>
        <w:t>Jombart, T., Ahmed, I., 2011. adegenet 1.3-1: New tools for the analysis of genome-wide SNP data. Bioinformatics 27, 3070–3071. https://doi.org/10.1093/bioinformatics/btr521</w:t>
      </w:r>
    </w:p>
    <w:p w14:paraId="406DF478" w14:textId="77777777" w:rsidR="00B5130F" w:rsidRDefault="00B5130F" w:rsidP="00B5130F">
      <w:pPr>
        <w:pStyle w:val="Bibliography"/>
      </w:pPr>
      <w:r>
        <w:t>Jombart, T., Collins, C., 2022. A tutorial for Discriminant Analysis of Principal Components (DAPC) using adegenet 2.1.6.</w:t>
      </w:r>
    </w:p>
    <w:p w14:paraId="554867F9" w14:textId="77777777" w:rsidR="00B5130F" w:rsidRDefault="00B5130F" w:rsidP="00B5130F">
      <w:pPr>
        <w:pStyle w:val="Bibliography"/>
      </w:pPr>
      <w:r w:rsidRPr="00B5130F">
        <w:rPr>
          <w:lang w:val="fr-FR"/>
        </w:rPr>
        <w:t xml:space="preserve">Jombart, T., Devillard, S., Balloux, F., 2010. </w:t>
      </w:r>
      <w:r>
        <w:t>Discriminant analysis of principal components: a new method for the analysis of genetically structured populations. BMC genetics 11, 94. https://doi.org/10.1186/1471-2156-11-94</w:t>
      </w:r>
    </w:p>
    <w:p w14:paraId="55C9A721" w14:textId="77777777" w:rsidR="00B5130F" w:rsidRDefault="00B5130F" w:rsidP="00B5130F">
      <w:pPr>
        <w:pStyle w:val="Bibliography"/>
      </w:pPr>
      <w:r>
        <w:t>Jombart, T., Pontier, D., Dufour,  a-B., 2009. Genetic markers in the playground of multivariate analysis. Heredity 102, 330–341. https://doi.org/10.1038/hdy.2008.130</w:t>
      </w:r>
    </w:p>
    <w:p w14:paraId="341D7781" w14:textId="77777777" w:rsidR="00B5130F" w:rsidRPr="00B5130F" w:rsidRDefault="00B5130F" w:rsidP="00B5130F">
      <w:pPr>
        <w:pStyle w:val="Bibliography"/>
        <w:rPr>
          <w:lang w:val="de-LU"/>
        </w:rPr>
      </w:pPr>
      <w:r>
        <w:t xml:space="preserve">Kamvar, Z.N., Tabima, J.F., Gr̈unwald, N.J., 2014. Poppr: An R package for genetic analysis of populations with clonal, partially clonal, and/or sexual reproduction. </w:t>
      </w:r>
      <w:r w:rsidRPr="00B5130F">
        <w:rPr>
          <w:lang w:val="de-LU"/>
        </w:rPr>
        <w:t>PeerJ 2014, 1–14. https://doi.org/10.7717/peerj.281</w:t>
      </w:r>
    </w:p>
    <w:p w14:paraId="697E5385" w14:textId="77777777" w:rsidR="00B5130F" w:rsidRDefault="00B5130F" w:rsidP="00B5130F">
      <w:pPr>
        <w:pStyle w:val="Bibliography"/>
      </w:pPr>
      <w:r w:rsidRPr="00B5130F">
        <w:rPr>
          <w:lang w:val="de-LU"/>
        </w:rPr>
        <w:t xml:space="preserve">Kleijn, D., van Langevelde, F., 2006. </w:t>
      </w:r>
      <w:r>
        <w:t>Interacting effects of landscape context and habitat quality on flower visiting insects in agricultural landscapes. Basic and Applied Ecology 7, 201–214. https://doi.org/10.1016/j.baae.2005.07.011</w:t>
      </w:r>
    </w:p>
    <w:p w14:paraId="2E571658" w14:textId="77777777" w:rsidR="00B5130F" w:rsidRDefault="00B5130F" w:rsidP="00B5130F">
      <w:pPr>
        <w:pStyle w:val="Bibliography"/>
      </w:pPr>
      <w:r>
        <w:t>Klein, A.-M., Vaissière, B.E., Cane, J.H., Steffan-Dewenter, I., Cunningham, S.A., Kremen, C., Tscharntke, T., 2007. Importance of pollinators in changing landscapes for world crops. Proceedings of the Royal Society B: Biological Sciences 274, 303–313. https://doi.org/10.1098/rspb.2006.3721</w:t>
      </w:r>
    </w:p>
    <w:p w14:paraId="5E00FF90" w14:textId="77777777" w:rsidR="00B5130F" w:rsidRDefault="00B5130F" w:rsidP="00B5130F">
      <w:pPr>
        <w:pStyle w:val="Bibliography"/>
      </w:pPr>
      <w:r>
        <w:t>Landguth, E.L., Cushman, S.A., Schwartz, M.K., McKELVEY, K.S., Murphy, M., Luikart, G., 2010. Quantifying the lag time to detect barriers in landscape genetics: QUANTIFYING THE LAG TIME TO DETECT BARRIERS IN LANDSCAPE GENETICS. Molecular Ecology 19, 4179–4191. https://doi.org/10.1111/j.1365-294X.2010.04808.x</w:t>
      </w:r>
    </w:p>
    <w:p w14:paraId="67593018" w14:textId="77777777" w:rsidR="00B5130F" w:rsidRDefault="00B5130F" w:rsidP="00B5130F">
      <w:pPr>
        <w:pStyle w:val="Bibliography"/>
      </w:pPr>
      <w:r>
        <w:t>Landguth, E.L., Fedy, B.C., OYLER-McCANCE, S.J., Garey, A.L., Emel, S.L., Mumma, M., Wagner, H.H., Fortin, M.-J., Cushman, S.A., 2012. Effects of sample size, number of markers, and allelic richness on the detection of spatial genetic pattern. Molecular Ecology Resources 12, 276–284. https://doi.org/10.1111/j.1755-0998.2011.03077.x</w:t>
      </w:r>
    </w:p>
    <w:p w14:paraId="6397016D" w14:textId="77777777" w:rsidR="00B5130F" w:rsidRDefault="00B5130F" w:rsidP="00B5130F">
      <w:pPr>
        <w:pStyle w:val="Bibliography"/>
      </w:pPr>
      <w:r>
        <w:t>Legendre, P., Legendre, L., 2012. Numerical Ecology. Elsevier, Amsterdam, Netherlands.</w:t>
      </w:r>
    </w:p>
    <w:p w14:paraId="331EA457" w14:textId="77777777" w:rsidR="00B5130F" w:rsidRDefault="00B5130F" w:rsidP="00B5130F">
      <w:pPr>
        <w:pStyle w:val="Bibliography"/>
      </w:pPr>
      <w:r w:rsidRPr="00B5130F">
        <w:rPr>
          <w:lang w:val="de-LU"/>
        </w:rPr>
        <w:t xml:space="preserve">Leopold, J., Schöne, M., Cölln, K., 1996. Zur Kenntis der Schwebfliegen (Diptera, Syrphidae) der Stadt Köln und ihrer Randgebiete. </w:t>
      </w:r>
      <w:r>
        <w:t>Decheniana - Beihefte (Bonn) 35, 433–458.</w:t>
      </w:r>
    </w:p>
    <w:p w14:paraId="39936D1B" w14:textId="77777777" w:rsidR="00B5130F" w:rsidRDefault="00B5130F" w:rsidP="00B5130F">
      <w:pPr>
        <w:pStyle w:val="Bibliography"/>
      </w:pPr>
      <w:r>
        <w:lastRenderedPageBreak/>
        <w:t>Loiselle, B. a, Sork, V.L., Nason, J., Graham, C., 1995. Spatial Genetic Structure of a Tropical Understory Shrub. American Journal of Botany 82, 1420–1425.</w:t>
      </w:r>
    </w:p>
    <w:p w14:paraId="67CD73EE" w14:textId="77777777" w:rsidR="00B5130F" w:rsidRDefault="00B5130F" w:rsidP="00B5130F">
      <w:pPr>
        <w:pStyle w:val="Bibliography"/>
      </w:pPr>
      <w:r>
        <w:t>Lövei, G.L., Macleod, A., Hickman, J.M., 1998. Dispersal and effects of barriers on the movement of the New Zealand hover fly Melanostoma fasciatum (Dipt., Syrphidae) on cultivated land. Journal of Applied Entomology 122, 115–120. https://doi.org/10.1111/j.1439-0418.1998.tb01471.x</w:t>
      </w:r>
    </w:p>
    <w:p w14:paraId="4FE56A78" w14:textId="77777777" w:rsidR="00B5130F" w:rsidRDefault="00B5130F" w:rsidP="00B5130F">
      <w:pPr>
        <w:pStyle w:val="Bibliography"/>
      </w:pPr>
      <w:r>
        <w:t>Lozier, J.D., Strange, J.P., Stewart, I.J., Cameron, S.A., 2011. Patterns of range-wide genetic variation in six North American bumble bee (Apidae: Bombus) species. Molecular Ecology 20, 4870–4888. https://doi.org/10.1111/j.1365-294X.2011.05314.x</w:t>
      </w:r>
    </w:p>
    <w:p w14:paraId="2F3264D9" w14:textId="77777777" w:rsidR="00B5130F" w:rsidRDefault="00B5130F" w:rsidP="00B5130F">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3B5397D9" w14:textId="77777777" w:rsidR="00B5130F" w:rsidRDefault="00B5130F" w:rsidP="00B5130F">
      <w:pPr>
        <w:pStyle w:val="Bibliography"/>
      </w:pPr>
      <w:r>
        <w:t>Mantel, N., 1967. Cancer research. Mantel 27, 34.</w:t>
      </w:r>
    </w:p>
    <w:p w14:paraId="10F53075" w14:textId="77777777" w:rsidR="00B5130F" w:rsidRDefault="00B5130F" w:rsidP="00B5130F">
      <w:pPr>
        <w:pStyle w:val="Bibliography"/>
      </w:pPr>
      <w:r>
        <w:t>Menz, M.H.M., Reynolds, D.R., Gao, B., Hu, G., Chapman, J.W., Wotton, K.R., 2019. Mechanisms and Consequences of Partial Migration in Insects. Frontiers in Ecology and Evolution 7.</w:t>
      </w:r>
    </w:p>
    <w:p w14:paraId="2950BD11" w14:textId="77777777" w:rsidR="00B5130F" w:rsidRPr="00B5130F" w:rsidRDefault="00B5130F" w:rsidP="00B5130F">
      <w:pPr>
        <w:pStyle w:val="Bibliography"/>
        <w:rPr>
          <w:lang w:val="fr-FR"/>
        </w:rPr>
      </w:pPr>
      <w:r>
        <w:t xml:space="preserve">Miller, S.A., Dykes, D.D., Polesky, H.F., 1988. A simple salting out procedure for extracting DNA from human nucleated cells. </w:t>
      </w:r>
      <w:r w:rsidRPr="00B5130F">
        <w:rPr>
          <w:lang w:val="fr-FR"/>
        </w:rPr>
        <w:t>Nucleic Acids Res 16, 1215.</w:t>
      </w:r>
    </w:p>
    <w:p w14:paraId="1971F05F" w14:textId="77777777" w:rsidR="00B5130F" w:rsidRPr="00B5130F" w:rsidRDefault="00B5130F" w:rsidP="00B5130F">
      <w:pPr>
        <w:pStyle w:val="Bibliography"/>
        <w:rPr>
          <w:lang w:val="fr-FR"/>
        </w:rPr>
      </w:pPr>
      <w:r w:rsidRPr="00B5130F">
        <w:rPr>
          <w:lang w:val="fr-FR"/>
        </w:rPr>
        <w:t>Ministère de l’Environnement, du Climat et du Développement durable, 2022. Plan Pollinisateurs Luxembourg [WWW Document]. Plan Pollinisateurs. URL https://www.planpollinisateurs.lu (accessed 9.16.22).</w:t>
      </w:r>
    </w:p>
    <w:p w14:paraId="431F3305" w14:textId="77777777" w:rsidR="00B5130F" w:rsidRDefault="00B5130F" w:rsidP="00B5130F">
      <w:pPr>
        <w:pStyle w:val="Bibliography"/>
      </w:pPr>
      <w:r w:rsidRPr="00B5130F">
        <w:rPr>
          <w:lang w:val="fr-FR"/>
        </w:rPr>
        <w:t xml:space="preserve">Miranda, G.F.G., Young, A.D., Locke, M.M., Marshall, S.A., Skevington, J.H., Thompson, F.C., 2013. </w:t>
      </w:r>
      <w:r>
        <w:t>Key to the Genera of Nearctic Syrphidae. CJAI 23.</w:t>
      </w:r>
    </w:p>
    <w:p w14:paraId="1EF51DBC" w14:textId="77777777" w:rsidR="00B5130F" w:rsidRPr="00B5130F" w:rsidRDefault="00B5130F" w:rsidP="00B5130F">
      <w:pPr>
        <w:pStyle w:val="Bibliography"/>
        <w:rPr>
          <w:lang w:val="fr-FR"/>
        </w:rPr>
      </w:pPr>
      <w:r>
        <w:t xml:space="preserve">Mitter, H., Weber, G., 2011. Green Belt(s)—a Challenge for Urban Policy of Expanding Cities. </w:t>
      </w:r>
      <w:r w:rsidRPr="00B5130F">
        <w:rPr>
          <w:lang w:val="fr-FR"/>
        </w:rPr>
        <w:t>Regions Magazine 282, 18–20. https://doi.org/10.1080/13673882.2011.9697692</w:t>
      </w:r>
    </w:p>
    <w:p w14:paraId="3C8283BF" w14:textId="77777777" w:rsidR="00B5130F" w:rsidRDefault="00B5130F" w:rsidP="00B5130F">
      <w:pPr>
        <w:pStyle w:val="Bibliography"/>
      </w:pPr>
      <w:r w:rsidRPr="00B5130F">
        <w:rPr>
          <w:lang w:val="fr-FR"/>
        </w:rPr>
        <w:t xml:space="preserve">Moquet, L., Laurent, E., Bacchetta, R., Jacquemart, A.-L., 2018. </w:t>
      </w:r>
      <w:r>
        <w:t>Conservation of hoverflies (Diptera, Syrphidae) requires complementary resources at the landscape and local scales. Insect Conservation and Diversity 11, 72–87. https://doi.org/10.1111/icad.12245</w:t>
      </w:r>
    </w:p>
    <w:p w14:paraId="7605170B" w14:textId="77777777" w:rsidR="00B5130F" w:rsidRDefault="00B5130F" w:rsidP="00B5130F">
      <w:pPr>
        <w:pStyle w:val="Bibliography"/>
      </w:pPr>
      <w:r>
        <w:t>Öckinger, E., Schweiger, O., Crist, T.O., Debinski, D.M., Krauss, J., Kuussaari, M., Petersen, J.D., Pöyry, J., Settele, J., Summerville, K.S., Bommarco, R., 2010. Life-history traits predict species responses to habitat area and isolation: a cross-continental synthesis. Ecology Letters 13, 969–979. https://doi.org/10.1111/j.1461-0248.2010.01487.x</w:t>
      </w:r>
    </w:p>
    <w:p w14:paraId="3C51E6F9" w14:textId="77777777" w:rsidR="00B5130F" w:rsidRDefault="00B5130F" w:rsidP="00B5130F">
      <w:pPr>
        <w:pStyle w:val="Bibliography"/>
      </w:pPr>
      <w:r>
        <w:t>Ollerton, J., 2017. Pollinator Diversity: Distribution, Ecological Function, and Conservation. Annual Review of Ecology, Evolution, and Systematics 48, 353–376. https://doi.org/10.1146/annurev-ecolsys-110316-022919</w:t>
      </w:r>
    </w:p>
    <w:p w14:paraId="2D16C08A" w14:textId="77777777" w:rsidR="00B5130F" w:rsidRDefault="00B5130F" w:rsidP="00B5130F">
      <w:pPr>
        <w:pStyle w:val="Bibliography"/>
      </w:pPr>
      <w:r>
        <w:t>Ollerton, J., Winfree, R., Tarrant, S., 2011. How many flowering plants are pollinated by animals? Oikos 120, 321–326. https://doi.org/10.1111/j.1600-0706.2010.18644.x</w:t>
      </w:r>
    </w:p>
    <w:p w14:paraId="5CE53F0E" w14:textId="77777777" w:rsidR="00B5130F" w:rsidRDefault="00B5130F" w:rsidP="00B5130F">
      <w:pPr>
        <w:pStyle w:val="Bibliography"/>
      </w:pPr>
      <w:r>
        <w:t>Ouin, A., Menozzi, P., Coulon, M., Hamilton, A.J., Sarthou, J.P., Tsafack, N., Vialatte, A., Ponsard, S., 2011. Can deuterium stable isotope values be used to assign the geographic origin of an auxiliary hoverfly in south-western France? Rapid Communications in Mass Spectrometry 25, 2793–2798. https://doi.org/10.1002/rcm.5127</w:t>
      </w:r>
    </w:p>
    <w:p w14:paraId="61B0DC84" w14:textId="77777777" w:rsidR="00B5130F" w:rsidRDefault="00B5130F" w:rsidP="00B5130F">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5908AB63" w14:textId="77777777" w:rsidR="00B5130F" w:rsidRDefault="00B5130F" w:rsidP="00B5130F">
      <w:pPr>
        <w:pStyle w:val="Bibliography"/>
      </w:pPr>
      <w:r>
        <w:lastRenderedPageBreak/>
        <w:t>Oyler-McCance, S.J., Fedy, B.C., Landguth, E.L., 2013. Sample design effects in landscape genetics. Conserv Genet 14, 275–285. https://doi.org/10.1007/s10592-012-0415-1</w:t>
      </w:r>
    </w:p>
    <w:p w14:paraId="3CA3E356" w14:textId="77777777" w:rsidR="00B5130F" w:rsidRDefault="00B5130F" w:rsidP="00B5130F">
      <w:pPr>
        <w:pStyle w:val="Bibliography"/>
      </w:pPr>
      <w:r>
        <w:t>Paradis, E., 2010. pegas : an R package for population genetics with an integrated – modular approach 26, 419–420. https://doi.org/10.1093/bioinformatics/btp696</w:t>
      </w:r>
    </w:p>
    <w:p w14:paraId="76552312" w14:textId="77777777" w:rsidR="00B5130F" w:rsidRDefault="00B5130F" w:rsidP="00B5130F">
      <w:pPr>
        <w:pStyle w:val="Bibliography"/>
      </w:pPr>
      <w:r w:rsidRPr="00B5130F">
        <w:rPr>
          <w:lang w:val="de-LU"/>
        </w:rPr>
        <w:t xml:space="preserve">Pekas, A., De Craecker, I., Boonen, S., Wäckers, F.L., Moerkens, R., 2020. </w:t>
      </w:r>
      <w:r>
        <w:t>One stone; two birds: concurrent pest control and pollination services provided by aphidophagous hoverflies. Biological Control 149, 104328. https://doi.org/10.1016/j.biocontrol.2020.104328</w:t>
      </w:r>
    </w:p>
    <w:p w14:paraId="3B2F58A9" w14:textId="77777777" w:rsidR="00B5130F" w:rsidRPr="00B5130F" w:rsidRDefault="00B5130F" w:rsidP="00B5130F">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B5130F">
        <w:rPr>
          <w:lang w:val="de-LU"/>
        </w:rPr>
        <w:t>Pensoft Publishers, Sofia, Bulgaria.</w:t>
      </w:r>
    </w:p>
    <w:p w14:paraId="22690D42" w14:textId="77777777" w:rsidR="00B5130F" w:rsidRDefault="00B5130F" w:rsidP="00B5130F">
      <w:pPr>
        <w:pStyle w:val="Bibliography"/>
      </w:pPr>
      <w:r w:rsidRPr="00B5130F">
        <w:rPr>
          <w:lang w:val="de-LU"/>
        </w:rPr>
        <w:t xml:space="preserve">Potts, S.G., Biesmeijer, J.C., Kremen, C., Neumann, P., Schweiger, O., Kunin, W.E., 2010. </w:t>
      </w:r>
      <w:r>
        <w:t>Global pollinator declines: trends, impacts and drivers. Trends in Ecology &amp; Evolution 25, 345–353. https://doi.org/10.1016/j.tree.2010.01.007</w:t>
      </w:r>
    </w:p>
    <w:p w14:paraId="332E69DB" w14:textId="77777777" w:rsidR="00B5130F" w:rsidRDefault="00B5130F" w:rsidP="00B5130F">
      <w:pPr>
        <w:pStyle w:val="Bibliography"/>
      </w:pPr>
      <w:r>
        <w:t>Pritchard, J.K., Stephens, M., Donnelly, P., 2000. Inference of Population Structure Using Multilocus Genotype Data.</w:t>
      </w:r>
    </w:p>
    <w:p w14:paraId="169FB7F9" w14:textId="77777777" w:rsidR="00B5130F" w:rsidRDefault="00B5130F" w:rsidP="00B5130F">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eedings of the National Academy of Sciences 113, 146–151. https://doi.org/10.1073/pnas.1517092112</w:t>
      </w:r>
    </w:p>
    <w:p w14:paraId="086194E4" w14:textId="77777777" w:rsidR="00B5130F" w:rsidRPr="00B5130F" w:rsidRDefault="00B5130F" w:rsidP="00B5130F">
      <w:pPr>
        <w:pStyle w:val="Bibliography"/>
        <w:rPr>
          <w:lang w:val="de-LU"/>
        </w:rPr>
      </w:pPr>
      <w:r>
        <w:t xml:space="preserve">Rands, S.A., 2014. Landscape fragmentation and pollinator movement within agricultural environments: a modelling framework for exploring foraging and movement ecology. </w:t>
      </w:r>
      <w:r w:rsidRPr="00B5130F">
        <w:rPr>
          <w:lang w:val="de-LU"/>
        </w:rPr>
        <w:t>PeerJ 2, e269. https://doi.org/10.7717/peerj.269</w:t>
      </w:r>
    </w:p>
    <w:p w14:paraId="2299A29B" w14:textId="77777777" w:rsidR="00B5130F" w:rsidRDefault="00B5130F" w:rsidP="00B5130F">
      <w:pPr>
        <w:pStyle w:val="Bibliography"/>
      </w:pPr>
      <w:r w:rsidRPr="00B5130F">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ecular Ecology 22, 5329–5339. https://doi.org/10.1111/mec.12483</w:t>
      </w:r>
    </w:p>
    <w:p w14:paraId="7AFFDB7D" w14:textId="77777777" w:rsidR="00B5130F" w:rsidRDefault="00B5130F" w:rsidP="00B5130F">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eedings of the Royal Society B: Biological Sciences 287, 20200922. https://doi.org/10.1098/rspb.2020.0922</w:t>
      </w:r>
    </w:p>
    <w:p w14:paraId="449439AE" w14:textId="77777777" w:rsidR="00B5130F" w:rsidRDefault="00B5130F" w:rsidP="00B5130F">
      <w:pPr>
        <w:pStyle w:val="Bibliography"/>
      </w:pPr>
      <w:r>
        <w:t>Roser, L.G., Ferreyra, L.I., Saidman, B.O., Vilardi, J.C., 2017. EcoGenetics: An R package for the management and exploratory analysis of spatial data in landscape genetics. Molecular Ecology Resources 17, e241–e250. https://doi.org/10.1111/1755-0998.12697</w:t>
      </w:r>
    </w:p>
    <w:p w14:paraId="05759803" w14:textId="77777777" w:rsidR="00B5130F" w:rsidRDefault="00B5130F" w:rsidP="00B5130F">
      <w:pPr>
        <w:pStyle w:val="Bibliography"/>
      </w:pPr>
      <w:r>
        <w:lastRenderedPageBreak/>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0B556FBA" w14:textId="77777777" w:rsidR="00B5130F" w:rsidRDefault="00B5130F" w:rsidP="00B5130F">
      <w:pPr>
        <w:pStyle w:val="Bibliography"/>
      </w:pPr>
      <w:r>
        <w:t>Rotheray, G.E., 1993. Colour Guide to Hoverfly Larvae (Diptera: Syrphidae). Dipterists Digest 9.</w:t>
      </w:r>
    </w:p>
    <w:p w14:paraId="67ABF4BB" w14:textId="77777777" w:rsidR="00B5130F" w:rsidRDefault="00B5130F" w:rsidP="00B5130F">
      <w:pPr>
        <w:pStyle w:val="Bibliography"/>
      </w:pPr>
      <w:r>
        <w:t>Sánchez-Bayo, F., Wyckhuys, K.A.G., 2021. Further evidence for a global decline of the entomofauna. Austral Entomology 60, 9–26. https://doi.org/10.1111/aen.12509</w:t>
      </w:r>
    </w:p>
    <w:p w14:paraId="4AD892AF" w14:textId="77777777" w:rsidR="00B5130F" w:rsidRDefault="00B5130F" w:rsidP="00B5130F">
      <w:pPr>
        <w:pStyle w:val="Bibliography"/>
      </w:pPr>
      <w:r>
        <w:t>Sánchez-Bayo, F., Wyckhuys, K.A.G., 2019. Worldwide decline of the entomofauna: A review of its drivers. Biological Conservation 232, 8–27. https://doi.org/10.1016/j.biocon.2019.01.020</w:t>
      </w:r>
    </w:p>
    <w:p w14:paraId="71801ADD" w14:textId="77777777" w:rsidR="00B5130F" w:rsidRDefault="00B5130F" w:rsidP="00B5130F">
      <w:pPr>
        <w:pStyle w:val="Bibliography"/>
      </w:pPr>
      <w:r>
        <w:t>Schauer, B., Bong, J., Popp, C., Obermaier, E., Feldhaar, H., 2018. Dispersal limitation of saproxylic insects in a managed forest? A population genetics approach. Basic and Applied Ecology 32, 26–38. https://doi.org/10.1016/j.baae.2018.01.005</w:t>
      </w:r>
    </w:p>
    <w:p w14:paraId="5A938193" w14:textId="77777777" w:rsidR="00B5130F" w:rsidRDefault="00B5130F" w:rsidP="00B5130F">
      <w:pPr>
        <w:pStyle w:val="Bibliography"/>
      </w:pPr>
      <w:r>
        <w:t>Schwartz, M.K., McKelvey, K.S., 2009. Why sampling scheme matters: the effect of sampling scheme on landscape genetic results. Conserv Genet 10, 441–452. https://doi.org/10.1007/s10592-008-9622-1</w:t>
      </w:r>
    </w:p>
    <w:p w14:paraId="67DED6D1" w14:textId="77777777" w:rsidR="00B5130F" w:rsidRDefault="00B5130F" w:rsidP="00B5130F">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6AE3F7C6" w14:textId="77777777" w:rsidR="00B5130F" w:rsidRDefault="00B5130F" w:rsidP="00B5130F">
      <w:pPr>
        <w:pStyle w:val="Bibliography"/>
      </w:pPr>
      <w:r>
        <w:t>Senapathi, D., Carvalheiro, L.G., Biesmeijer, J.C., Dodson, C.-A., Evans, R.L., McKerchar, M., Morton, R.D., Moss, E.D., Roberts, S.P.M., Kunin, W.E., Potts, S.G., 2015. The impact of over 80 years of land cover changes on bee and wasp pollinator communities in England. Proceedings of the Royal Society B: Biological Sciences 282, 20150294. https://doi.org/10.1098/rspb.2015.0294</w:t>
      </w:r>
    </w:p>
    <w:p w14:paraId="46A55DB1" w14:textId="77777777" w:rsidR="00B5130F" w:rsidRDefault="00B5130F" w:rsidP="00B5130F">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ogy and Evolution 9, 3678–3680. https://doi.org/10.1002/ece3.5153</w:t>
      </w:r>
    </w:p>
    <w:p w14:paraId="51082565" w14:textId="77777777" w:rsidR="00B5130F" w:rsidRDefault="00B5130F" w:rsidP="00B5130F">
      <w:pPr>
        <w:pStyle w:val="Bibliography"/>
      </w:pPr>
      <w:r>
        <w:t>Speight, M.C.D., 2017. Species account of European Syrphidae, Syrph the Net, the database of European Syrphidae (Diptera). Syrph the Net publications, Dublin, Ireland.</w:t>
      </w:r>
    </w:p>
    <w:p w14:paraId="408F6237" w14:textId="77777777" w:rsidR="00B5130F" w:rsidRPr="00B5130F" w:rsidRDefault="00B5130F" w:rsidP="00B5130F">
      <w:pPr>
        <w:pStyle w:val="Bibliography"/>
        <w:rPr>
          <w:lang w:val="de-LU"/>
        </w:rPr>
      </w:pPr>
      <w:r>
        <w:t xml:space="preserve">Ssymank, A., Kearns, C.A., Pape, T., Thompson, F.C., 2008. Pollinating Flies (Diptera): A major contribution to plant diversity and agricultural production. </w:t>
      </w:r>
      <w:r w:rsidRPr="00B5130F">
        <w:rPr>
          <w:lang w:val="de-LU"/>
        </w:rPr>
        <w:t>Biodiversity 9, 86–89. https://doi.org/10.1080/14888386.2008.9712892</w:t>
      </w:r>
    </w:p>
    <w:p w14:paraId="57B7BF9B" w14:textId="77777777" w:rsidR="00B5130F" w:rsidRPr="00B5130F" w:rsidRDefault="00B5130F" w:rsidP="00B5130F">
      <w:pPr>
        <w:pStyle w:val="Bibliography"/>
        <w:rPr>
          <w:lang w:val="de-LU"/>
        </w:rPr>
      </w:pPr>
      <w:r w:rsidRPr="00B5130F">
        <w:rPr>
          <w:lang w:val="de-LU"/>
        </w:rPr>
        <w:t>Stadt Köln, 2022. Insektenschutz [WWW Document]. URL https://www.stadt-koeln.de/leben-in-koeln/klima-umwelt-tiere/insektenschutz (accessed 9.16.22).</w:t>
      </w:r>
    </w:p>
    <w:p w14:paraId="3F3E7F2A" w14:textId="77777777" w:rsidR="00B5130F" w:rsidRDefault="00B5130F" w:rsidP="00B5130F">
      <w:pPr>
        <w:pStyle w:val="Bibliography"/>
      </w:pPr>
      <w:r w:rsidRPr="00B5130F">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5BA150A3" w14:textId="77777777" w:rsidR="00B5130F" w:rsidRDefault="00B5130F" w:rsidP="00B5130F">
      <w:pPr>
        <w:pStyle w:val="Bibliography"/>
      </w:pPr>
      <w:r>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569F6A02" w14:textId="77777777" w:rsidR="00B5130F" w:rsidRDefault="00B5130F" w:rsidP="00B5130F">
      <w:pPr>
        <w:pStyle w:val="Bibliography"/>
      </w:pPr>
      <w:r>
        <w:t xml:space="preserve">Svenningsen, C.S., Frøslev, T.G., Bladt, J., Pedersen, L.B., Larsen, J.C., Ejrnæs, R., Fløjgaard, C., Hansen, A.J., Heilmann-Clausen, J., Dunn, R.R., Tøttrup, A.P., 2021. </w:t>
      </w:r>
      <w:r>
        <w:lastRenderedPageBreak/>
        <w:t>Detecting flying insects using car nets and DNA metabarcoding. Biology Letters 17, 20200833. https://doi.org/10.1098/rsbl.2020.0833</w:t>
      </w:r>
    </w:p>
    <w:p w14:paraId="3CB2C50A" w14:textId="77777777" w:rsidR="00B5130F" w:rsidRDefault="00B5130F" w:rsidP="00B5130F">
      <w:pPr>
        <w:pStyle w:val="Bibliography"/>
      </w:pPr>
      <w:r w:rsidRPr="00B5130F">
        <w:rPr>
          <w:lang w:val="de-LU"/>
        </w:rPr>
        <w:t xml:space="preserve">Taylor, P.D., Fahrig, L., Henein, K., Merriam, G., 1993. </w:t>
      </w:r>
      <w:r>
        <w:t>Connectivity Is a Vital Element of Landscape Structure. Oikos 68, 571. https://doi.org/10.2307/3544927</w:t>
      </w:r>
    </w:p>
    <w:p w14:paraId="313DE334" w14:textId="77777777" w:rsidR="00B5130F" w:rsidRDefault="00B5130F" w:rsidP="00B5130F">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2E42222D" w14:textId="77777777" w:rsidR="00B5130F" w:rsidRDefault="00B5130F" w:rsidP="00B5130F">
      <w:pPr>
        <w:pStyle w:val="Bibliography"/>
      </w:pPr>
      <w:r>
        <w:t>Thompson, F.C., 2008. A conspectus of New Zealand flower flies (Diptera: Syrphidae) with the description of a new genus and species. Zootaxa 1716, 1. https://doi.org/10.11646/zootaxa.1716.1.1</w:t>
      </w:r>
    </w:p>
    <w:p w14:paraId="3A25DB7C" w14:textId="77777777" w:rsidR="00B5130F" w:rsidRDefault="00B5130F" w:rsidP="00B5130F">
      <w:pPr>
        <w:pStyle w:val="Bibliography"/>
      </w:pPr>
      <w:r>
        <w:t>Vanbergen, A.J., 1, 2, 3, 4, 2013. Threats to an ecosystem service: pressures on pollinators. Frontiers in Ecology and the Environment 11, 251–259. https://doi.org/10.1890/120126</w:t>
      </w:r>
    </w:p>
    <w:p w14:paraId="5961F44B" w14:textId="77777777" w:rsidR="00B5130F" w:rsidRDefault="00B5130F" w:rsidP="00B5130F">
      <w:pPr>
        <w:pStyle w:val="Bibliography"/>
      </w:pPr>
      <w:r>
        <w:t>Vekemans, X., Hardy, O.J., 2004. New insights from fine-scale spatial genetic structure analyses in plant populations. Molecular Ecology 13, 921–935. https://doi.org/10.1046/j.1365-294X.2004.02076.x</w:t>
      </w:r>
    </w:p>
    <w:p w14:paraId="1DE5CFB1" w14:textId="77777777" w:rsidR="00B5130F" w:rsidRDefault="00B5130F" w:rsidP="00B5130F">
      <w:pPr>
        <w:pStyle w:val="Bibliography"/>
      </w:pPr>
      <w:r>
        <w:t>Wang, J., 2017. The computer program structure for assigning individuals to populations: easy to use but easier to misuse. Molecular Ecology Resources 17, 981–990.</w:t>
      </w:r>
    </w:p>
    <w:p w14:paraId="145D891A" w14:textId="77777777" w:rsidR="00B5130F" w:rsidRDefault="00B5130F" w:rsidP="00B5130F">
      <w:pPr>
        <w:pStyle w:val="Bibliography"/>
      </w:pPr>
      <w:r>
        <w:t>Wardhaugh, C.W., 2015. How many species of arthropods visit flowers? Arthropod-Plant Interactions 9, 547–565. https://doi.org/10.1007/s11829-015-9398-4</w:t>
      </w:r>
    </w:p>
    <w:p w14:paraId="63616F14" w14:textId="77777777" w:rsidR="00B5130F" w:rsidRDefault="00B5130F" w:rsidP="00B5130F">
      <w:pPr>
        <w:pStyle w:val="Bibliography"/>
      </w:pPr>
      <w:r>
        <w:t>Wellington, W.G., Fitzpatrick, S.M., 1981. Territoriality in the drone fly, Eristalis tenax (Diptera: Syrphidae). The Canadian Entomologist 113, 695–704. https://doi.org/10.4039/Ent113695-8</w:t>
      </w:r>
    </w:p>
    <w:p w14:paraId="2BEF3ACB" w14:textId="77777777" w:rsidR="00B5130F" w:rsidRDefault="00B5130F" w:rsidP="00B5130F">
      <w:pPr>
        <w:pStyle w:val="Bibliography"/>
      </w:pPr>
      <w:r>
        <w:t>Winfree, R., Bartomeus, I., Cariveau, D.P., 2011. Native Pollinators in Anthropogenic Habitats. Annual Review of Ecology, Evolution, and Systematics 42, 1–22. https://doi.org/10.1146/annurev-ecolsys-102710-145042</w:t>
      </w:r>
    </w:p>
    <w:p w14:paraId="13AF4023" w14:textId="77777777" w:rsidR="00B5130F" w:rsidRDefault="00B5130F" w:rsidP="00B5130F">
      <w:pPr>
        <w:pStyle w:val="Bibliography"/>
      </w:pPr>
      <w:r>
        <w:t>Wotton, K.R., Gao, B., Menz, M.H.M., Morris, R.K.A., Ball, S.G., Lim, K.S., Reynolds, D.R., Hu, G., Chapman, J.W., 2019. Mass Seasonal Migrations of Hoverflies Provide Extensive Pollination and Crop Protection Services. Current Biology 29, 2167-2173.e5. https://doi.org/10.1016/j.cub.2019.05.036</w:t>
      </w:r>
    </w:p>
    <w:p w14:paraId="453C2FA5" w14:textId="77777777" w:rsidR="00B5130F" w:rsidRDefault="00B5130F" w:rsidP="00B5130F">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5A84E235"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4407B">
        <w:rPr>
          <w:rFonts w:eastAsia="Times New Roman" w:cs="Times New Roman"/>
          <w:bCs/>
          <w:i/>
          <w:color w:val="000000"/>
          <w:szCs w:val="20"/>
          <w:lang w:val="en-GB" w:eastAsia="de-D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w:t>
      </w:r>
      <w:r w:rsidR="005C3158" w:rsidRPr="0094407B">
        <w:rPr>
          <w:rFonts w:eastAsia="Times New Roman" w:cs="Times New Roman"/>
          <w:bCs/>
          <w:i/>
          <w:color w:val="000000"/>
          <w:szCs w:val="20"/>
          <w:lang w:val="en-GB" w:eastAsia="de-DE"/>
        </w:rPr>
        <w:t>Syritta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 xml:space="preserve">). Allele sizes were determined using GENEMAPPER version 4.0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160945B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940" w:type="dxa"/>
            <w:tcBorders>
              <w:top w:val="nil"/>
              <w:left w:val="nil"/>
              <w:bottom w:val="nil"/>
              <w:right w:val="nil"/>
            </w:tcBorders>
            <w:shd w:val="clear" w:color="auto" w:fill="auto"/>
            <w:noWrap/>
            <w:vAlign w:val="bottom"/>
            <w:hideMark/>
          </w:tcPr>
          <w:p w14:paraId="56164DF0" w14:textId="71F1F71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940" w:type="dxa"/>
            <w:tcBorders>
              <w:top w:val="nil"/>
              <w:left w:val="nil"/>
              <w:bottom w:val="nil"/>
              <w:right w:val="nil"/>
            </w:tcBorders>
            <w:shd w:val="clear" w:color="auto" w:fill="auto"/>
            <w:noWrap/>
            <w:vAlign w:val="bottom"/>
            <w:hideMark/>
          </w:tcPr>
          <w:p w14:paraId="30B8CDA0" w14:textId="2A45454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60" w:type="dxa"/>
            <w:tcBorders>
              <w:top w:val="nil"/>
              <w:left w:val="nil"/>
              <w:bottom w:val="nil"/>
              <w:right w:val="nil"/>
            </w:tcBorders>
            <w:shd w:val="clear" w:color="auto" w:fill="auto"/>
            <w:noWrap/>
            <w:vAlign w:val="bottom"/>
            <w:hideMark/>
          </w:tcPr>
          <w:p w14:paraId="3CB53A02" w14:textId="15462A0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60" w:type="dxa"/>
            <w:tcBorders>
              <w:top w:val="nil"/>
              <w:left w:val="nil"/>
              <w:bottom w:val="nil"/>
              <w:right w:val="nil"/>
            </w:tcBorders>
            <w:shd w:val="clear" w:color="auto" w:fill="auto"/>
            <w:noWrap/>
            <w:vAlign w:val="bottom"/>
            <w:hideMark/>
          </w:tcPr>
          <w:p w14:paraId="0F7F3220" w14:textId="7E839B3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940" w:type="dxa"/>
            <w:tcBorders>
              <w:top w:val="nil"/>
              <w:left w:val="nil"/>
              <w:bottom w:val="nil"/>
              <w:right w:val="nil"/>
            </w:tcBorders>
            <w:shd w:val="clear" w:color="auto" w:fill="auto"/>
            <w:noWrap/>
            <w:vAlign w:val="bottom"/>
            <w:hideMark/>
          </w:tcPr>
          <w:p w14:paraId="1DB2AF79" w14:textId="157EFA2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940" w:type="dxa"/>
            <w:tcBorders>
              <w:top w:val="nil"/>
              <w:left w:val="nil"/>
              <w:bottom w:val="nil"/>
              <w:right w:val="nil"/>
            </w:tcBorders>
            <w:shd w:val="clear" w:color="auto" w:fill="auto"/>
            <w:noWrap/>
            <w:vAlign w:val="bottom"/>
            <w:hideMark/>
          </w:tcPr>
          <w:p w14:paraId="6B02711F" w14:textId="56D0F43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940" w:type="dxa"/>
            <w:tcBorders>
              <w:top w:val="nil"/>
              <w:left w:val="nil"/>
              <w:bottom w:val="nil"/>
              <w:right w:val="nil"/>
            </w:tcBorders>
            <w:shd w:val="clear" w:color="auto" w:fill="auto"/>
            <w:noWrap/>
            <w:vAlign w:val="bottom"/>
            <w:hideMark/>
          </w:tcPr>
          <w:p w14:paraId="57BAACFE" w14:textId="1CC6E86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5AF39B7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940" w:type="dxa"/>
            <w:tcBorders>
              <w:top w:val="nil"/>
              <w:left w:val="nil"/>
              <w:bottom w:val="nil"/>
              <w:right w:val="nil"/>
            </w:tcBorders>
            <w:shd w:val="clear" w:color="auto" w:fill="auto"/>
            <w:noWrap/>
            <w:vAlign w:val="bottom"/>
            <w:hideMark/>
          </w:tcPr>
          <w:p w14:paraId="468032B3" w14:textId="7E07CDB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940" w:type="dxa"/>
            <w:tcBorders>
              <w:top w:val="nil"/>
              <w:left w:val="nil"/>
              <w:bottom w:val="nil"/>
              <w:right w:val="nil"/>
            </w:tcBorders>
            <w:shd w:val="clear" w:color="auto" w:fill="auto"/>
            <w:noWrap/>
            <w:vAlign w:val="bottom"/>
            <w:hideMark/>
          </w:tcPr>
          <w:p w14:paraId="3F25D512" w14:textId="15E36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60" w:type="dxa"/>
            <w:tcBorders>
              <w:top w:val="nil"/>
              <w:left w:val="nil"/>
              <w:bottom w:val="nil"/>
              <w:right w:val="nil"/>
            </w:tcBorders>
            <w:shd w:val="clear" w:color="auto" w:fill="auto"/>
            <w:noWrap/>
            <w:vAlign w:val="bottom"/>
            <w:hideMark/>
          </w:tcPr>
          <w:p w14:paraId="296BD76D" w14:textId="75EBD2E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60" w:type="dxa"/>
            <w:tcBorders>
              <w:top w:val="nil"/>
              <w:left w:val="nil"/>
              <w:bottom w:val="nil"/>
              <w:right w:val="nil"/>
            </w:tcBorders>
            <w:shd w:val="clear" w:color="auto" w:fill="auto"/>
            <w:noWrap/>
            <w:vAlign w:val="bottom"/>
            <w:hideMark/>
          </w:tcPr>
          <w:p w14:paraId="293439CE" w14:textId="101FF38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940" w:type="dxa"/>
            <w:tcBorders>
              <w:top w:val="nil"/>
              <w:left w:val="nil"/>
              <w:bottom w:val="nil"/>
              <w:right w:val="nil"/>
            </w:tcBorders>
            <w:shd w:val="clear" w:color="auto" w:fill="auto"/>
            <w:noWrap/>
            <w:vAlign w:val="bottom"/>
            <w:hideMark/>
          </w:tcPr>
          <w:p w14:paraId="539A5912" w14:textId="546F4A3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940" w:type="dxa"/>
            <w:tcBorders>
              <w:top w:val="nil"/>
              <w:left w:val="nil"/>
              <w:bottom w:val="nil"/>
              <w:right w:val="nil"/>
            </w:tcBorders>
            <w:shd w:val="clear" w:color="auto" w:fill="auto"/>
            <w:noWrap/>
            <w:vAlign w:val="bottom"/>
            <w:hideMark/>
          </w:tcPr>
          <w:p w14:paraId="6357DB15" w14:textId="44CBB3B1"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940" w:type="dxa"/>
            <w:tcBorders>
              <w:top w:val="nil"/>
              <w:left w:val="nil"/>
              <w:bottom w:val="nil"/>
              <w:right w:val="nil"/>
            </w:tcBorders>
            <w:shd w:val="clear" w:color="auto" w:fill="auto"/>
            <w:noWrap/>
            <w:vAlign w:val="bottom"/>
            <w:hideMark/>
          </w:tcPr>
          <w:p w14:paraId="3C7CA2C6" w14:textId="476882B6"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25978FF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940" w:type="dxa"/>
            <w:tcBorders>
              <w:top w:val="nil"/>
              <w:left w:val="nil"/>
              <w:bottom w:val="nil"/>
              <w:right w:val="nil"/>
            </w:tcBorders>
            <w:shd w:val="clear" w:color="auto" w:fill="auto"/>
            <w:noWrap/>
            <w:vAlign w:val="bottom"/>
            <w:hideMark/>
          </w:tcPr>
          <w:p w14:paraId="08AC2101" w14:textId="00159AE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940" w:type="dxa"/>
            <w:tcBorders>
              <w:top w:val="nil"/>
              <w:left w:val="nil"/>
              <w:bottom w:val="nil"/>
              <w:right w:val="nil"/>
            </w:tcBorders>
            <w:shd w:val="clear" w:color="auto" w:fill="auto"/>
            <w:noWrap/>
            <w:vAlign w:val="bottom"/>
            <w:hideMark/>
          </w:tcPr>
          <w:p w14:paraId="4E7AC7A1" w14:textId="4DABDCE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60" w:type="dxa"/>
            <w:tcBorders>
              <w:top w:val="nil"/>
              <w:left w:val="nil"/>
              <w:bottom w:val="nil"/>
              <w:right w:val="nil"/>
            </w:tcBorders>
            <w:shd w:val="clear" w:color="auto" w:fill="auto"/>
            <w:noWrap/>
            <w:vAlign w:val="bottom"/>
            <w:hideMark/>
          </w:tcPr>
          <w:p w14:paraId="57494208" w14:textId="0C89E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60" w:type="dxa"/>
            <w:tcBorders>
              <w:top w:val="nil"/>
              <w:left w:val="nil"/>
              <w:bottom w:val="nil"/>
              <w:right w:val="nil"/>
            </w:tcBorders>
            <w:shd w:val="clear" w:color="auto" w:fill="auto"/>
            <w:noWrap/>
            <w:vAlign w:val="bottom"/>
            <w:hideMark/>
          </w:tcPr>
          <w:p w14:paraId="3076FEE1" w14:textId="067D689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940" w:type="dxa"/>
            <w:tcBorders>
              <w:top w:val="nil"/>
              <w:left w:val="nil"/>
              <w:bottom w:val="nil"/>
              <w:right w:val="nil"/>
            </w:tcBorders>
            <w:shd w:val="clear" w:color="auto" w:fill="auto"/>
            <w:noWrap/>
            <w:vAlign w:val="bottom"/>
            <w:hideMark/>
          </w:tcPr>
          <w:p w14:paraId="601CCCA3" w14:textId="12D86F5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940" w:type="dxa"/>
            <w:tcBorders>
              <w:top w:val="nil"/>
              <w:left w:val="nil"/>
              <w:bottom w:val="nil"/>
              <w:right w:val="nil"/>
            </w:tcBorders>
            <w:shd w:val="clear" w:color="auto" w:fill="auto"/>
            <w:noWrap/>
            <w:vAlign w:val="bottom"/>
            <w:hideMark/>
          </w:tcPr>
          <w:p w14:paraId="4BE36D52" w14:textId="54E874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940" w:type="dxa"/>
            <w:tcBorders>
              <w:top w:val="nil"/>
              <w:left w:val="nil"/>
              <w:bottom w:val="nil"/>
              <w:right w:val="nil"/>
            </w:tcBorders>
            <w:shd w:val="clear" w:color="auto" w:fill="auto"/>
            <w:noWrap/>
            <w:vAlign w:val="bottom"/>
            <w:hideMark/>
          </w:tcPr>
          <w:p w14:paraId="6EE5B00A" w14:textId="2DCC90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20329EA0" w:rsidR="005F5E49" w:rsidRPr="003013E8" w:rsidRDefault="005F5E49" w:rsidP="005F5E49">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D</w:t>
      </w:r>
      <w:r w:rsidRPr="003013E8">
        <w:rPr>
          <w:rFonts w:eastAsia="Times New Roman" w:cs="Times New Roman"/>
          <w:bCs/>
          <w:color w:val="000000"/>
          <w:szCs w:val="20"/>
          <w:lang w:val="de-LU" w:eastAsia="de-DE"/>
        </w:rPr>
        <w:t xml:space="preserve">)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6B304C84" w14:textId="77777777" w:rsidR="00695C09" w:rsidRPr="003013E8" w:rsidRDefault="00695C09" w:rsidP="00695C09">
      <w:pPr>
        <w:spacing w:after="0"/>
        <w:rPr>
          <w:rFonts w:eastAsia="Times New Roman" w:cs="Times New Roman"/>
          <w:bCs/>
          <w:color w:val="000000"/>
          <w:szCs w:val="20"/>
          <w:lang w:val="de-LU"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137C468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1040" w:type="dxa"/>
            <w:tcBorders>
              <w:top w:val="nil"/>
              <w:left w:val="nil"/>
              <w:bottom w:val="nil"/>
              <w:right w:val="nil"/>
            </w:tcBorders>
            <w:shd w:val="clear" w:color="auto" w:fill="auto"/>
            <w:noWrap/>
            <w:vAlign w:val="bottom"/>
            <w:hideMark/>
          </w:tcPr>
          <w:p w14:paraId="4EE3B6F1" w14:textId="0BD7D06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1040" w:type="dxa"/>
            <w:tcBorders>
              <w:top w:val="nil"/>
              <w:left w:val="nil"/>
              <w:bottom w:val="nil"/>
              <w:right w:val="nil"/>
            </w:tcBorders>
            <w:shd w:val="clear" w:color="auto" w:fill="auto"/>
            <w:noWrap/>
            <w:vAlign w:val="bottom"/>
            <w:hideMark/>
          </w:tcPr>
          <w:p w14:paraId="10EE128C" w14:textId="53F6AC1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40" w:type="dxa"/>
            <w:tcBorders>
              <w:top w:val="nil"/>
              <w:left w:val="nil"/>
              <w:bottom w:val="nil"/>
              <w:right w:val="nil"/>
            </w:tcBorders>
            <w:shd w:val="clear" w:color="auto" w:fill="auto"/>
            <w:noWrap/>
            <w:vAlign w:val="bottom"/>
            <w:hideMark/>
          </w:tcPr>
          <w:p w14:paraId="184A33EB" w14:textId="59FF7B1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40" w:type="dxa"/>
            <w:tcBorders>
              <w:top w:val="nil"/>
              <w:left w:val="nil"/>
              <w:bottom w:val="nil"/>
              <w:right w:val="nil"/>
            </w:tcBorders>
            <w:shd w:val="clear" w:color="auto" w:fill="auto"/>
            <w:noWrap/>
            <w:vAlign w:val="bottom"/>
            <w:hideMark/>
          </w:tcPr>
          <w:p w14:paraId="71B6748B" w14:textId="776C898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1040" w:type="dxa"/>
            <w:tcBorders>
              <w:top w:val="nil"/>
              <w:left w:val="nil"/>
              <w:bottom w:val="nil"/>
              <w:right w:val="nil"/>
            </w:tcBorders>
            <w:shd w:val="clear" w:color="auto" w:fill="auto"/>
            <w:noWrap/>
            <w:vAlign w:val="bottom"/>
            <w:hideMark/>
          </w:tcPr>
          <w:p w14:paraId="7FA1DED8" w14:textId="723B6FE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1040" w:type="dxa"/>
            <w:tcBorders>
              <w:top w:val="nil"/>
              <w:left w:val="nil"/>
              <w:bottom w:val="nil"/>
              <w:right w:val="nil"/>
            </w:tcBorders>
            <w:shd w:val="clear" w:color="auto" w:fill="auto"/>
            <w:noWrap/>
            <w:vAlign w:val="bottom"/>
            <w:hideMark/>
          </w:tcPr>
          <w:p w14:paraId="7FEF0977" w14:textId="12970F2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1040" w:type="dxa"/>
            <w:tcBorders>
              <w:top w:val="nil"/>
              <w:left w:val="nil"/>
              <w:bottom w:val="nil"/>
              <w:right w:val="nil"/>
            </w:tcBorders>
            <w:shd w:val="clear" w:color="auto" w:fill="auto"/>
            <w:noWrap/>
            <w:vAlign w:val="bottom"/>
            <w:hideMark/>
          </w:tcPr>
          <w:p w14:paraId="104B03F5" w14:textId="1847C7B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00E23DB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1040" w:type="dxa"/>
            <w:tcBorders>
              <w:top w:val="nil"/>
              <w:left w:val="nil"/>
              <w:bottom w:val="nil"/>
              <w:right w:val="nil"/>
            </w:tcBorders>
            <w:shd w:val="clear" w:color="auto" w:fill="auto"/>
            <w:noWrap/>
            <w:vAlign w:val="bottom"/>
            <w:hideMark/>
          </w:tcPr>
          <w:p w14:paraId="4D1A1902" w14:textId="287437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1040" w:type="dxa"/>
            <w:tcBorders>
              <w:top w:val="nil"/>
              <w:left w:val="nil"/>
              <w:bottom w:val="nil"/>
              <w:right w:val="nil"/>
            </w:tcBorders>
            <w:shd w:val="clear" w:color="auto" w:fill="auto"/>
            <w:noWrap/>
            <w:vAlign w:val="bottom"/>
            <w:hideMark/>
          </w:tcPr>
          <w:p w14:paraId="7D3E3E2F" w14:textId="3F53EAF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40" w:type="dxa"/>
            <w:tcBorders>
              <w:top w:val="nil"/>
              <w:left w:val="nil"/>
              <w:bottom w:val="nil"/>
              <w:right w:val="nil"/>
            </w:tcBorders>
            <w:shd w:val="clear" w:color="auto" w:fill="auto"/>
            <w:noWrap/>
            <w:vAlign w:val="bottom"/>
            <w:hideMark/>
          </w:tcPr>
          <w:p w14:paraId="57E496D2" w14:textId="4632EF5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40" w:type="dxa"/>
            <w:tcBorders>
              <w:top w:val="nil"/>
              <w:left w:val="nil"/>
              <w:bottom w:val="nil"/>
              <w:right w:val="nil"/>
            </w:tcBorders>
            <w:shd w:val="clear" w:color="auto" w:fill="auto"/>
            <w:noWrap/>
            <w:vAlign w:val="bottom"/>
            <w:hideMark/>
          </w:tcPr>
          <w:p w14:paraId="777AD8F7" w14:textId="5474476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1040" w:type="dxa"/>
            <w:tcBorders>
              <w:top w:val="nil"/>
              <w:left w:val="nil"/>
              <w:bottom w:val="nil"/>
              <w:right w:val="nil"/>
            </w:tcBorders>
            <w:shd w:val="clear" w:color="auto" w:fill="auto"/>
            <w:noWrap/>
            <w:vAlign w:val="bottom"/>
            <w:hideMark/>
          </w:tcPr>
          <w:p w14:paraId="3EE28466" w14:textId="58B638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1040" w:type="dxa"/>
            <w:tcBorders>
              <w:top w:val="nil"/>
              <w:left w:val="nil"/>
              <w:bottom w:val="nil"/>
              <w:right w:val="nil"/>
            </w:tcBorders>
            <w:shd w:val="clear" w:color="auto" w:fill="auto"/>
            <w:noWrap/>
            <w:vAlign w:val="bottom"/>
            <w:hideMark/>
          </w:tcPr>
          <w:p w14:paraId="12FE22E3" w14:textId="51CFE03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1040" w:type="dxa"/>
            <w:tcBorders>
              <w:top w:val="nil"/>
              <w:left w:val="nil"/>
              <w:bottom w:val="nil"/>
              <w:right w:val="nil"/>
            </w:tcBorders>
            <w:shd w:val="clear" w:color="auto" w:fill="auto"/>
            <w:noWrap/>
            <w:vAlign w:val="bottom"/>
            <w:hideMark/>
          </w:tcPr>
          <w:p w14:paraId="3A8D0C2C" w14:textId="7AD62A2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0C80B9DC"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1040" w:type="dxa"/>
            <w:tcBorders>
              <w:top w:val="nil"/>
              <w:left w:val="nil"/>
              <w:bottom w:val="nil"/>
              <w:right w:val="nil"/>
            </w:tcBorders>
            <w:shd w:val="clear" w:color="auto" w:fill="auto"/>
            <w:noWrap/>
            <w:vAlign w:val="bottom"/>
            <w:hideMark/>
          </w:tcPr>
          <w:p w14:paraId="52CE0119" w14:textId="2592BA0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1040" w:type="dxa"/>
            <w:tcBorders>
              <w:top w:val="nil"/>
              <w:left w:val="nil"/>
              <w:bottom w:val="nil"/>
              <w:right w:val="nil"/>
            </w:tcBorders>
            <w:shd w:val="clear" w:color="auto" w:fill="auto"/>
            <w:noWrap/>
            <w:vAlign w:val="bottom"/>
            <w:hideMark/>
          </w:tcPr>
          <w:p w14:paraId="440CF1E0" w14:textId="7AFC90E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40" w:type="dxa"/>
            <w:tcBorders>
              <w:top w:val="nil"/>
              <w:left w:val="nil"/>
              <w:bottom w:val="nil"/>
              <w:right w:val="nil"/>
            </w:tcBorders>
            <w:shd w:val="clear" w:color="auto" w:fill="auto"/>
            <w:noWrap/>
            <w:vAlign w:val="bottom"/>
            <w:hideMark/>
          </w:tcPr>
          <w:p w14:paraId="3FA7F764" w14:textId="6EC8BAC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40" w:type="dxa"/>
            <w:tcBorders>
              <w:top w:val="nil"/>
              <w:left w:val="nil"/>
              <w:bottom w:val="nil"/>
              <w:right w:val="nil"/>
            </w:tcBorders>
            <w:shd w:val="clear" w:color="auto" w:fill="auto"/>
            <w:noWrap/>
            <w:vAlign w:val="bottom"/>
            <w:hideMark/>
          </w:tcPr>
          <w:p w14:paraId="29CA8914" w14:textId="2E1DF57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1040" w:type="dxa"/>
            <w:tcBorders>
              <w:top w:val="nil"/>
              <w:left w:val="nil"/>
              <w:bottom w:val="nil"/>
              <w:right w:val="nil"/>
            </w:tcBorders>
            <w:shd w:val="clear" w:color="auto" w:fill="auto"/>
            <w:noWrap/>
            <w:vAlign w:val="bottom"/>
            <w:hideMark/>
          </w:tcPr>
          <w:p w14:paraId="59F97E42" w14:textId="263E5E8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1040" w:type="dxa"/>
            <w:tcBorders>
              <w:top w:val="nil"/>
              <w:left w:val="nil"/>
              <w:bottom w:val="nil"/>
              <w:right w:val="nil"/>
            </w:tcBorders>
            <w:shd w:val="clear" w:color="auto" w:fill="auto"/>
            <w:noWrap/>
            <w:vAlign w:val="bottom"/>
            <w:hideMark/>
          </w:tcPr>
          <w:p w14:paraId="536D9A71" w14:textId="2720C01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1040" w:type="dxa"/>
            <w:tcBorders>
              <w:top w:val="nil"/>
              <w:left w:val="nil"/>
              <w:bottom w:val="nil"/>
              <w:right w:val="nil"/>
            </w:tcBorders>
            <w:shd w:val="clear" w:color="auto" w:fill="auto"/>
            <w:noWrap/>
            <w:vAlign w:val="bottom"/>
            <w:hideMark/>
          </w:tcPr>
          <w:p w14:paraId="2ECAD38B" w14:textId="1054A3D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lang w:val="de-LU" w:eastAsia="de-LU"/>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4F113E" w:rsidRDefault="004F113E"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" stroked="f">
                <v:textbox>
                  <w:txbxContent>
                    <w:p w14:paraId="78358D54" w14:textId="2A09E85F" w:rsidR="004F113E" w:rsidRDefault="004F113E"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4F113E" w:rsidRPr="00F3668F" w:rsidRDefault="004F113E"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&#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C1OWCqIQIAACMEAAAOAAAAAAAAAAAAAAAAAC4CAABkcnMvZTJvRG9jLnht&#10;bFBLAQItABQABgAIAAAAIQCagJZg3wAAAAsBAAAPAAAAAAAAAAAAAAAAAHsEAABkcnMvZG93bnJl&#10;di54bWxQSwUGAAAAAAQABADzAAAAhwUAAAAA&#10;" stroked="f">
                <v:textbox>
                  <w:txbxContent>
                    <w:p w14:paraId="7E6FFA91" w14:textId="4DD3F91F" w:rsidR="004F113E" w:rsidRPr="00F3668F" w:rsidRDefault="004F113E"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4F113E" w:rsidRPr="00F3668F" w:rsidRDefault="004F113E"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BwqpGOKQIAADIEAAAOAAAAAAAAAAAAAAAAAC4CAABk&#10;cnMvZTJvRG9jLnhtbFBLAQItABQABgAIAAAAIQDX7z/n4wAAAAoBAAAPAAAAAAAAAAAAAAAAAIME&#10;AABkcnMvZG93bnJldi54bWxQSwUGAAAAAAQABADzAAAAkwUAAAAA&#10;" stroked="f">
                <v:textbox>
                  <w:txbxContent>
                    <w:p w14:paraId="41C62B31" w14:textId="52856FD2" w:rsidR="004F113E" w:rsidRPr="00F3668F" w:rsidRDefault="004F113E"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uthor" w:initials="A">
    <w:p w14:paraId="2C30CA0A" w14:textId="6FC67BE9" w:rsidR="004F113E" w:rsidRDefault="004F113E">
      <w:pPr>
        <w:pStyle w:val="CommentText"/>
      </w:pPr>
      <w:r>
        <w:rPr>
          <w:rStyle w:val="CommentReference"/>
        </w:rPr>
        <w:annotationRef/>
      </w:r>
      <w:r>
        <w:t>Add the Luxembourg is among countries with highest landscape fragmentation, focus on the high density, fine-scale structure, specifically mention range of study area</w:t>
      </w:r>
    </w:p>
    <w:p w14:paraId="2C8C80AC" w14:textId="35F38267" w:rsidR="004F113E" w:rsidRDefault="004F113E">
      <w:pPr>
        <w:pStyle w:val="CommentText"/>
      </w:pPr>
      <w:r>
        <w:t>Add clear hypotheses</w:t>
      </w:r>
    </w:p>
  </w:comment>
  <w:comment w:id="3" w:author="Author" w:initials="A">
    <w:p w14:paraId="21B5C43A" w14:textId="2E1BCF6E" w:rsidR="004F113E" w:rsidRDefault="004F113E">
      <w:pPr>
        <w:pStyle w:val="CommentText"/>
      </w:pPr>
      <w:r>
        <w:rPr>
          <w:rStyle w:val="CommentReference"/>
        </w:rPr>
        <w:annotationRef/>
      </w:r>
      <w:r>
        <w:t>Check with Amanda/Stéphanie if this methodology is correct</w:t>
      </w:r>
    </w:p>
  </w:comment>
  <w:comment w:id="4" w:author="Author" w:initials="A">
    <w:p w14:paraId="53DDAA30" w14:textId="31E7E5B9" w:rsidR="004F113E" w:rsidRDefault="004F113E">
      <w:pPr>
        <w:pStyle w:val="CommentText"/>
      </w:pPr>
      <w:r>
        <w:rPr>
          <w:rStyle w:val="CommentReference"/>
        </w:rPr>
        <w:annotationRef/>
      </w:r>
      <w:r>
        <w:t>Wrong values? Stéphanie gave me one set and Alain another. Which one is right?</w:t>
      </w:r>
    </w:p>
  </w:comment>
  <w:comment w:id="5" w:author="Author" w:initials="A">
    <w:p w14:paraId="47D611C0" w14:textId="5CB28726" w:rsidR="004F113E" w:rsidRDefault="004F113E">
      <w:pPr>
        <w:pStyle w:val="CommentText"/>
      </w:pPr>
      <w:r>
        <w:rPr>
          <w:rStyle w:val="CommentReference"/>
        </w:rPr>
        <w:annotationRef/>
      </w:r>
      <w:r>
        <w:t xml:space="preserve">What about controls? Were negative controls included on all plates </w:t>
      </w:r>
      <w:proofErr w:type="spellStart"/>
      <w:r>
        <w:t>etc</w:t>
      </w:r>
      <w:proofErr w:type="spellEnd"/>
      <w:r>
        <w:t xml:space="preserve">? </w:t>
      </w:r>
    </w:p>
  </w:comment>
  <w:comment w:id="6" w:author="Author" w:initials="A">
    <w:p w14:paraId="2AE2886F" w14:textId="212005D4" w:rsidR="004F113E" w:rsidRDefault="004F113E" w:rsidP="00DC0F04">
      <w:pPr>
        <w:pStyle w:val="CommentText"/>
      </w:pPr>
      <w:r>
        <w:rPr>
          <w:rStyle w:val="CommentReference"/>
        </w:rPr>
        <w:annotationRef/>
      </w:r>
      <w:r>
        <w:t>This seems an arbitrary threshold. The threshold should be based on the number of tests and the number of expected false positive tests, e.g. for 14 loci and 9+10 districts and communes, you have 266 tests. At an alpha of 0.05, you would expect 13.3 false positive p-values. To get 95% confidence interval, you can use the binomial distribution, which gives 7-20 false positive p-values. Accordingly, if the analyses yields fewer than 20 significant p-values, one can assume no significant deviation from HW proportions.</w:t>
      </w:r>
    </w:p>
    <w:p w14:paraId="648C630A" w14:textId="326BDE0A" w:rsidR="004F113E" w:rsidRDefault="004F113E" w:rsidP="00DC0F04">
      <w:pPr>
        <w:pStyle w:val="CommentText"/>
      </w:pPr>
      <w:r>
        <w:t xml:space="preserve">At the moment you apply FDR but still accept significant p-values in a third of the partitions even though you already corrected for multiple testing. But changing methodology now would probably lead to exclude some additional loci in M. florea. Although for Myathropa, 11 individuals are very few to estimate HW proportions for, I would have used also 20 individuals and grouped by canton or </w:t>
      </w:r>
      <w:proofErr w:type="spellStart"/>
      <w:r>
        <w:t>neighbouring</w:t>
      </w:r>
      <w:proofErr w:type="spellEnd"/>
      <w:r>
        <w:t xml:space="preserve"> communes if there were barely any communes with 20 samples. </w:t>
      </w:r>
    </w:p>
  </w:comment>
  <w:comment w:id="7" w:author="Author" w:initials="A">
    <w:p w14:paraId="456D4A6E" w14:textId="203C2AB2" w:rsidR="004F113E" w:rsidRDefault="004F113E">
      <w:pPr>
        <w:pStyle w:val="CommentText"/>
      </w:pPr>
      <w:r>
        <w:rPr>
          <w:rStyle w:val="CommentReference"/>
        </w:rPr>
        <w:annotationRef/>
      </w:r>
      <w:r>
        <w:t>Include results of these, e.g. as a table for Luxembourg/Cologne and urban/non-urban</w:t>
      </w:r>
    </w:p>
  </w:comment>
  <w:comment w:id="8" w:author="Author" w:initials="A">
    <w:p w14:paraId="3AABE10C" w14:textId="672016DC" w:rsidR="004F113E" w:rsidRDefault="004F113E">
      <w:pPr>
        <w:pStyle w:val="CommentText"/>
      </w:pPr>
      <w:r>
        <w:rPr>
          <w:rStyle w:val="CommentReference"/>
        </w:rPr>
        <w:annotationRef/>
      </w:r>
      <w:r>
        <w:t>This is never mentioned again, were there interesting results, delete or report results</w:t>
      </w:r>
    </w:p>
  </w:comment>
  <w:comment w:id="9" w:author="Author" w:initials="A">
    <w:p w14:paraId="68A5DBA0" w14:textId="5C8CCA87" w:rsidR="004F113E" w:rsidRDefault="004F113E">
      <w:pPr>
        <w:pStyle w:val="CommentText"/>
      </w:pPr>
      <w:r>
        <w:rPr>
          <w:rStyle w:val="CommentReference"/>
        </w:rPr>
        <w:annotationRef/>
      </w:r>
      <w:r>
        <w:t>What is this? Which genetic distance is this? Add the results in the result section</w:t>
      </w:r>
    </w:p>
  </w:comment>
  <w:comment w:id="10" w:author="Author" w:initials="A">
    <w:p w14:paraId="04E05B25" w14:textId="77777777" w:rsidR="004F113E" w:rsidRPr="00AF2558" w:rsidRDefault="004F113E" w:rsidP="00537624">
      <w:pPr>
        <w:spacing w:after="0" w:line="240" w:lineRule="auto"/>
        <w:rPr>
          <w:rFonts w:eastAsia="Times New Roman" w:cs="Times New Roman"/>
          <w:szCs w:val="24"/>
        </w:rPr>
      </w:pPr>
      <w:r>
        <w:rPr>
          <w:rStyle w:val="CommentReference"/>
        </w:rPr>
        <w:annotationRef/>
      </w:r>
      <w:proofErr w:type="spellStart"/>
      <w:r w:rsidRPr="00AF2558">
        <w:rPr>
          <w:rFonts w:eastAsia="Times New Roman" w:cs="Times New Roman"/>
          <w:szCs w:val="24"/>
        </w:rPr>
        <w:t>Corander</w:t>
      </w:r>
      <w:proofErr w:type="spellEnd"/>
      <w:r w:rsidRPr="00AF2558">
        <w:rPr>
          <w:rFonts w:eastAsia="Times New Roman" w:cs="Times New Roman"/>
          <w:szCs w:val="24"/>
        </w:rPr>
        <w:t xml:space="preserve">, J., </w:t>
      </w:r>
      <w:proofErr w:type="spellStart"/>
      <w:r w:rsidRPr="00AF2558">
        <w:rPr>
          <w:rFonts w:eastAsia="Times New Roman" w:cs="Times New Roman"/>
          <w:szCs w:val="24"/>
        </w:rPr>
        <w:t>Sirén</w:t>
      </w:r>
      <w:proofErr w:type="spellEnd"/>
      <w:r w:rsidRPr="00AF2558">
        <w:rPr>
          <w:rFonts w:eastAsia="Times New Roman" w:cs="Times New Roman"/>
          <w:szCs w:val="24"/>
        </w:rPr>
        <w:t xml:space="preserve">, J., &amp; </w:t>
      </w:r>
      <w:proofErr w:type="spellStart"/>
      <w:r w:rsidRPr="00AF2558">
        <w:rPr>
          <w:rFonts w:eastAsia="Times New Roman" w:cs="Times New Roman"/>
          <w:szCs w:val="24"/>
        </w:rPr>
        <w:t>Arjas</w:t>
      </w:r>
      <w:proofErr w:type="spellEnd"/>
      <w:r w:rsidRPr="00AF2558">
        <w:rPr>
          <w:rFonts w:eastAsia="Times New Roman" w:cs="Times New Roman"/>
          <w:szCs w:val="24"/>
        </w:rPr>
        <w:t xml:space="preserve">, E. (2008). Bayesian spatial modeling of genetic population structure. </w:t>
      </w:r>
      <w:r w:rsidRPr="00AF2558">
        <w:rPr>
          <w:rFonts w:eastAsia="Times New Roman" w:cs="Times New Roman"/>
          <w:i/>
          <w:iCs/>
          <w:szCs w:val="24"/>
        </w:rPr>
        <w:t>Computational Statistics</w:t>
      </w:r>
      <w:r w:rsidRPr="00AF2558">
        <w:rPr>
          <w:rFonts w:eastAsia="Times New Roman" w:cs="Times New Roman"/>
          <w:szCs w:val="24"/>
        </w:rPr>
        <w:t xml:space="preserve">, </w:t>
      </w:r>
      <w:r w:rsidRPr="00AF2558">
        <w:rPr>
          <w:rFonts w:eastAsia="Times New Roman" w:cs="Times New Roman"/>
          <w:i/>
          <w:iCs/>
          <w:szCs w:val="24"/>
        </w:rPr>
        <w:t>23</w:t>
      </w:r>
      <w:r w:rsidRPr="00AF2558">
        <w:rPr>
          <w:rFonts w:eastAsia="Times New Roman" w:cs="Times New Roman"/>
          <w:szCs w:val="24"/>
        </w:rPr>
        <w:t>(1), 111–129. https://doi.org/10.1007/s00180-007-0072-x</w:t>
      </w:r>
    </w:p>
    <w:p w14:paraId="2E155945" w14:textId="77777777" w:rsidR="004F113E" w:rsidRDefault="004F113E" w:rsidP="00537624">
      <w:pPr>
        <w:pStyle w:val="CommentText"/>
      </w:pPr>
    </w:p>
  </w:comment>
  <w:comment w:id="11" w:author="Author" w:initials="A">
    <w:p w14:paraId="040E7E74" w14:textId="77777777" w:rsidR="004F113E" w:rsidRDefault="004F113E" w:rsidP="00537624">
      <w:pPr>
        <w:pStyle w:val="CommentText"/>
      </w:pPr>
      <w:r>
        <w:rPr>
          <w:rStyle w:val="CommentReference"/>
        </w:rPr>
        <w:annotationRef/>
      </w:r>
      <w:r>
        <w:t>This is vague, I suggest removing or specifying for which parameters/settings these recommendations applied to.</w:t>
      </w:r>
    </w:p>
  </w:comment>
  <w:comment w:id="12" w:author="Author" w:initials="A">
    <w:p w14:paraId="3B15E3D2" w14:textId="77777777" w:rsidR="004F113E" w:rsidRDefault="004F113E" w:rsidP="00537624">
      <w:pPr>
        <w:pStyle w:val="CommentText"/>
      </w:pPr>
      <w:r>
        <w:rPr>
          <w:rStyle w:val="CommentReference"/>
        </w:rPr>
        <w:annotationRef/>
      </w:r>
      <w:r>
        <w:t>Rephrase, e.g. This is a necessary step to avoid overfitting while preserving discrimination power given that the first few components represent most of the genetic variation.</w:t>
      </w:r>
    </w:p>
  </w:comment>
  <w:comment w:id="13" w:author="Author" w:initials="A">
    <w:p w14:paraId="5CB56DCC" w14:textId="077B12F7" w:rsidR="004F113E" w:rsidRDefault="004F113E" w:rsidP="00116356">
      <w:pPr>
        <w:pStyle w:val="CommentText"/>
      </w:pPr>
      <w:r>
        <w:rPr>
          <w:rStyle w:val="CommentReference"/>
        </w:rPr>
        <w:annotationRef/>
      </w:r>
      <w:r>
        <w:t xml:space="preserve">Fitzpatrick M, </w:t>
      </w:r>
      <w:proofErr w:type="spellStart"/>
      <w:r>
        <w:t>Mokany</w:t>
      </w:r>
      <w:proofErr w:type="spellEnd"/>
      <w:r>
        <w:t xml:space="preserve"> K, </w:t>
      </w:r>
      <w:proofErr w:type="spellStart"/>
      <w:r>
        <w:t>Manion</w:t>
      </w:r>
      <w:proofErr w:type="spellEnd"/>
      <w:r>
        <w:t xml:space="preserve"> G, Nieto-</w:t>
      </w:r>
      <w:proofErr w:type="spellStart"/>
      <w:r>
        <w:t>Lugilde</w:t>
      </w:r>
      <w:proofErr w:type="spellEnd"/>
      <w:r>
        <w:t xml:space="preserve"> D, Ferrier S (2022). </w:t>
      </w:r>
      <w:proofErr w:type="spellStart"/>
      <w:proofErr w:type="gramStart"/>
      <w:r>
        <w:t>gdm</w:t>
      </w:r>
      <w:proofErr w:type="spellEnd"/>
      <w:proofErr w:type="gramEnd"/>
      <w:r>
        <w:t>: Generalized Dissimilarity Modeling. R package version 1.5.0-9.1,</w:t>
      </w:r>
    </w:p>
    <w:p w14:paraId="61D98609" w14:textId="37421163" w:rsidR="004F113E" w:rsidRDefault="004F113E" w:rsidP="00116356">
      <w:pPr>
        <w:pStyle w:val="CommentText"/>
      </w:pPr>
      <w:r>
        <w:t xml:space="preserve">  &lt;https://CRAN.R-project.org/package=gdm&gt;</w:t>
      </w:r>
    </w:p>
  </w:comment>
  <w:comment w:id="14" w:author="Author" w:initials="A">
    <w:p w14:paraId="66D7EFFF" w14:textId="32B55CAC" w:rsidR="004F113E" w:rsidRPr="00116356" w:rsidRDefault="004F113E">
      <w:pPr>
        <w:pStyle w:val="CommentText"/>
      </w:pPr>
      <w:r>
        <w:rPr>
          <w:rStyle w:val="CommentReference"/>
        </w:rPr>
        <w:annotationRef/>
      </w:r>
      <w:r w:rsidRPr="00116356">
        <w:rPr>
          <w:rFonts w:ascii="Arial" w:hAnsi="Arial" w:cs="Arial"/>
          <w:bCs/>
          <w:color w:val="202124"/>
          <w:shd w:val="clear" w:color="auto" w:fill="FFFFFF"/>
        </w:rPr>
        <w:t>QGIS Development Team (2022).</w:t>
      </w:r>
      <w:r w:rsidRPr="00116356">
        <w:rPr>
          <w:rFonts w:ascii="Arial" w:hAnsi="Arial" w:cs="Arial"/>
          <w:color w:val="202124"/>
          <w:shd w:val="clear" w:color="auto" w:fill="FFFFFF"/>
        </w:rPr>
        <w:t> </w:t>
      </w:r>
      <w:r w:rsidRPr="00116356">
        <w:rPr>
          <w:rFonts w:ascii="Arial" w:hAnsi="Arial" w:cs="Arial"/>
          <w:bCs/>
          <w:color w:val="202124"/>
          <w:shd w:val="clear" w:color="auto" w:fill="FFFFFF"/>
        </w:rPr>
        <w:t>QGIS Geographic Information System.</w:t>
      </w:r>
      <w:r w:rsidRPr="00116356">
        <w:rPr>
          <w:rFonts w:ascii="Arial" w:hAnsi="Arial" w:cs="Arial"/>
          <w:color w:val="202124"/>
          <w:shd w:val="clear" w:color="auto" w:fill="FFFFFF"/>
        </w:rPr>
        <w:t> </w:t>
      </w:r>
      <w:r w:rsidRPr="00116356">
        <w:rPr>
          <w:rFonts w:ascii="Arial" w:hAnsi="Arial" w:cs="Arial"/>
          <w:bCs/>
          <w:color w:val="202124"/>
          <w:shd w:val="clear" w:color="auto" w:fill="FFFFFF"/>
        </w:rPr>
        <w:t>Open Source Geospatial Foundation Project.</w:t>
      </w:r>
      <w:r w:rsidRPr="00116356">
        <w:rPr>
          <w:rFonts w:ascii="Arial" w:hAnsi="Arial" w:cs="Arial"/>
          <w:color w:val="202124"/>
          <w:shd w:val="clear" w:color="auto" w:fill="FFFFFF"/>
        </w:rPr>
        <w:t> </w:t>
      </w:r>
      <w:r w:rsidRPr="00116356">
        <w:rPr>
          <w:rFonts w:ascii="Arial" w:hAnsi="Arial" w:cs="Arial"/>
          <w:bCs/>
          <w:color w:val="202124"/>
          <w:shd w:val="clear" w:color="auto" w:fill="FFFFFF"/>
        </w:rPr>
        <w:t>http://qgis.osgeo.org"</w:t>
      </w:r>
      <w:r w:rsidRPr="00116356">
        <w:rPr>
          <w:rFonts w:ascii="Arial" w:hAnsi="Arial" w:cs="Arial"/>
          <w:color w:val="202124"/>
          <w:shd w:val="clear" w:color="auto" w:fill="FFFFFF"/>
        </w:rPr>
        <w:t>.</w:t>
      </w:r>
    </w:p>
  </w:comment>
  <w:comment w:id="15" w:author="Author" w:initials="A">
    <w:p w14:paraId="0BC53950" w14:textId="09ADF27B" w:rsidR="004F113E" w:rsidRDefault="004F113E">
      <w:pPr>
        <w:pStyle w:val="CommentText"/>
      </w:pPr>
      <w:r>
        <w:rPr>
          <w:rStyle w:val="CommentReference"/>
        </w:rPr>
        <w:annotationRef/>
      </w:r>
      <w:r>
        <w:t xml:space="preserve">Add allelic richness results, FST, compare urban/non-urban genetic diversity </w:t>
      </w:r>
      <w:proofErr w:type="spellStart"/>
      <w:r>
        <w:t>etc</w:t>
      </w:r>
      <w:proofErr w:type="spellEnd"/>
      <w:r>
        <w:t xml:space="preserve"> see your methods</w:t>
      </w:r>
    </w:p>
  </w:comment>
  <w:comment w:id="16" w:author="Author" w:initials="A">
    <w:p w14:paraId="1128EDAA" w14:textId="77777777" w:rsidR="004F113E" w:rsidRDefault="004F113E" w:rsidP="00BA40E3">
      <w:pPr>
        <w:pStyle w:val="CommentText"/>
      </w:pPr>
      <w:r>
        <w:rPr>
          <w:rStyle w:val="CommentReference"/>
        </w:rPr>
        <w:annotationRef/>
      </w:r>
      <w:r>
        <w:t>When submitting for publication you need to generate plots with integrated axes labels and large label font sizes. What do left and right panels refer to?</w:t>
      </w:r>
    </w:p>
  </w:comment>
  <w:comment w:id="17" w:author="Author" w:initials="A">
    <w:p w14:paraId="69CBC694" w14:textId="7148D714" w:rsidR="004F113E" w:rsidRDefault="004F113E">
      <w:pPr>
        <w:pStyle w:val="CommentText"/>
      </w:pPr>
      <w:r>
        <w:rPr>
          <w:rStyle w:val="CommentReference"/>
        </w:rPr>
        <w:annotationRef/>
      </w:r>
      <w:r>
        <w:t xml:space="preserve">I would rephrase this, otherwise you need to justify what you mean with recent, if an area was urbanized 10 years would that be recent enough to expect differentiation, how many generations and how much gene flow would be needed to see an effect?? Plus all we show is that we failed to reject the null hypothesis of </w:t>
      </w:r>
      <w:proofErr w:type="spellStart"/>
      <w:r>
        <w:t>panmixia</w:t>
      </w:r>
      <w:proofErr w:type="spellEnd"/>
      <w:r>
        <w:t xml:space="preserve">, the landscape can still affect gene flow, but likely current levels of gene flow compensate for genetic drift so we don’t observe the differentiation, but there can still be an effect at a scale we didn’t measure. </w:t>
      </w:r>
    </w:p>
  </w:comment>
  <w:comment w:id="18" w:author="Author" w:initials="A">
    <w:p w14:paraId="66CAD81D" w14:textId="4616BAC1" w:rsidR="004F113E" w:rsidRPr="00C90829" w:rsidRDefault="004F113E">
      <w:pPr>
        <w:pStyle w:val="CommentText"/>
      </w:pPr>
      <w:r>
        <w:rPr>
          <w:rStyle w:val="CommentReference"/>
        </w:rPr>
        <w:annotationRef/>
      </w:r>
      <w:r w:rsidRPr="00C90829">
        <w:t>Change</w:t>
      </w:r>
    </w:p>
  </w:comment>
  <w:comment w:id="19" w:author="Author" w:initials="A">
    <w:p w14:paraId="08CEA263" w14:textId="7AD00140" w:rsidR="004F113E" w:rsidRDefault="004F113E">
      <w:pPr>
        <w:pStyle w:val="CommentText"/>
      </w:pPr>
      <w:r>
        <w:rPr>
          <w:rStyle w:val="CommentReference"/>
        </w:rPr>
        <w:annotationRef/>
      </w:r>
      <w:r>
        <w:t>I would delete this, simply report that STRUCTURE suggested K = 1, no need to discuss other clustering solutions.</w:t>
      </w:r>
    </w:p>
  </w:comment>
  <w:comment w:id="20" w:author="Author" w:initials="A">
    <w:p w14:paraId="2EE6BE1F" w14:textId="7EFD92B4" w:rsidR="004F113E" w:rsidRDefault="004F113E">
      <w:pPr>
        <w:pStyle w:val="CommentText"/>
      </w:pPr>
      <w:r>
        <w:rPr>
          <w:rStyle w:val="CommentReference"/>
        </w:rPr>
        <w:annotationRef/>
      </w:r>
      <w:r>
        <w:t xml:space="preserve">Failure to reject </w:t>
      </w:r>
      <w:proofErr w:type="spellStart"/>
      <w:r>
        <w:t>panmixia</w:t>
      </w:r>
      <w:proofErr w:type="spellEnd"/>
      <w:r>
        <w:t xml:space="preserve"> is not necessarily evidence for a single </w:t>
      </w:r>
      <w:proofErr w:type="spellStart"/>
      <w:r>
        <w:t>panmictic</w:t>
      </w:r>
      <w:proofErr w:type="spellEnd"/>
      <w:r>
        <w:t xml:space="preserve"> population; you need to discuss other possibilities, e.g. the effect of large effective population sizes on genetic drift vs gene flow, the power of the genetic markers/ effect size; and put it in context of other insect studies that investigated genetic structure at such a small spatial scale. </w:t>
      </w:r>
    </w:p>
  </w:comment>
  <w:comment w:id="21" w:author="Author" w:initials="A">
    <w:p w14:paraId="1B39B95E" w14:textId="77777777" w:rsidR="004F113E" w:rsidRPr="003B2190" w:rsidRDefault="004F113E" w:rsidP="003B2190">
      <w:pPr>
        <w:spacing w:after="0" w:line="240" w:lineRule="auto"/>
        <w:rPr>
          <w:rFonts w:eastAsia="Times New Roman" w:cs="Times New Roman"/>
          <w:szCs w:val="24"/>
        </w:rPr>
      </w:pPr>
      <w:r>
        <w:rPr>
          <w:rStyle w:val="CommentReference"/>
        </w:rPr>
        <w:annotationRef/>
      </w:r>
      <w:r w:rsidRPr="003B2190">
        <w:rPr>
          <w:rFonts w:eastAsia="Times New Roman" w:cs="Times New Roman"/>
          <w:szCs w:val="24"/>
          <w:lang w:val="de-DE"/>
        </w:rPr>
        <w:t xml:space="preserve">Glück, M., </w:t>
      </w:r>
      <w:proofErr w:type="spellStart"/>
      <w:r w:rsidRPr="003B2190">
        <w:rPr>
          <w:rFonts w:eastAsia="Times New Roman" w:cs="Times New Roman"/>
          <w:szCs w:val="24"/>
          <w:lang w:val="de-DE"/>
        </w:rPr>
        <w:t>Geue</w:t>
      </w:r>
      <w:proofErr w:type="spellEnd"/>
      <w:r w:rsidRPr="003B2190">
        <w:rPr>
          <w:rFonts w:eastAsia="Times New Roman" w:cs="Times New Roman"/>
          <w:szCs w:val="24"/>
          <w:lang w:val="de-DE"/>
        </w:rPr>
        <w:t xml:space="preserve">, J. C., &amp; Thomassen, H. A. (2022). </w:t>
      </w:r>
      <w:r w:rsidRPr="003B2190">
        <w:rPr>
          <w:rFonts w:eastAsia="Times New Roman" w:cs="Times New Roman"/>
          <w:szCs w:val="24"/>
        </w:rPr>
        <w:t xml:space="preserve">Environmental differences explain subtle yet detectable genetic structure in a widespread pollinator. </w:t>
      </w:r>
      <w:r w:rsidRPr="003B2190">
        <w:rPr>
          <w:rFonts w:eastAsia="Times New Roman" w:cs="Times New Roman"/>
          <w:i/>
          <w:iCs/>
          <w:szCs w:val="24"/>
        </w:rPr>
        <w:t>BMC Ecology and Evolution</w:t>
      </w:r>
      <w:r w:rsidRPr="003B2190">
        <w:rPr>
          <w:rFonts w:eastAsia="Times New Roman" w:cs="Times New Roman"/>
          <w:szCs w:val="24"/>
        </w:rPr>
        <w:t xml:space="preserve">, </w:t>
      </w:r>
      <w:r w:rsidRPr="003B2190">
        <w:rPr>
          <w:rFonts w:eastAsia="Times New Roman" w:cs="Times New Roman"/>
          <w:i/>
          <w:iCs/>
          <w:szCs w:val="24"/>
        </w:rPr>
        <w:t>22</w:t>
      </w:r>
      <w:r w:rsidRPr="003B2190">
        <w:rPr>
          <w:rFonts w:eastAsia="Times New Roman" w:cs="Times New Roman"/>
          <w:szCs w:val="24"/>
        </w:rPr>
        <w:t>(1), 1–16. https://doi.org/10.1186/s12862-022-01963-5</w:t>
      </w:r>
    </w:p>
    <w:p w14:paraId="26E8401C" w14:textId="36F02C2B" w:rsidR="004F113E" w:rsidRDefault="004F113E">
      <w:pPr>
        <w:pStyle w:val="CommentText"/>
      </w:pPr>
    </w:p>
  </w:comment>
  <w:comment w:id="22" w:author="Author" w:initials="A">
    <w:p w14:paraId="68F7F1CE" w14:textId="16FB9951" w:rsidR="004F113E" w:rsidRDefault="004F113E">
      <w:pPr>
        <w:pStyle w:val="CommentText"/>
      </w:pPr>
      <w:r>
        <w:rPr>
          <w:rStyle w:val="CommentReference"/>
        </w:rPr>
        <w:annotationRef/>
      </w:r>
      <w:r>
        <w:t>I suggest deleting this because you removed this part of the DAPC analysis and don’t need to discuss this aspect of STRUCTURE. STRUCTURE is known to not perform well with IBD and low genetic differentiation, so in those situation one wants to use alternative methods with higher power to detect differentiation.</w:t>
      </w:r>
    </w:p>
  </w:comment>
  <w:comment w:id="23" w:author="Author" w:initials="A">
    <w:p w14:paraId="6B789816" w14:textId="323566DA" w:rsidR="004F113E" w:rsidRDefault="004F113E">
      <w:pPr>
        <w:pStyle w:val="CommentText"/>
      </w:pPr>
      <w:r>
        <w:rPr>
          <w:rStyle w:val="CommentReference"/>
        </w:rPr>
        <w:annotationRef/>
      </w:r>
      <w:r>
        <w:t>How did urban/rural genetic diversity compare in our dataset?</w:t>
      </w:r>
    </w:p>
  </w:comment>
  <w:comment w:id="24" w:author="Author" w:initials="A">
    <w:p w14:paraId="36E35617" w14:textId="7639A2F9" w:rsidR="004F113E" w:rsidRDefault="004F113E">
      <w:pPr>
        <w:pStyle w:val="CommentText"/>
      </w:pPr>
      <w:r>
        <w:rPr>
          <w:rStyle w:val="CommentReference"/>
        </w:rPr>
        <w:annotationRef/>
      </w:r>
      <w:r>
        <w:t>Gene flow might still be lower, but still high enough to offset effect of genetic drift</w:t>
      </w:r>
    </w:p>
  </w:comment>
  <w:comment w:id="25" w:author="Author" w:initials="A">
    <w:p w14:paraId="64C58683" w14:textId="3D72CA5D" w:rsidR="004F113E" w:rsidRDefault="004F113E">
      <w:pPr>
        <w:pStyle w:val="CommentText"/>
      </w:pPr>
      <w:r>
        <w:rPr>
          <w:rStyle w:val="CommentReference"/>
        </w:rPr>
        <w:annotationRef/>
      </w:r>
      <w:r>
        <w:t>But did urban areas have lower genetic diversity?</w:t>
      </w:r>
    </w:p>
  </w:comment>
  <w:comment w:id="26" w:author="Author" w:initials="A">
    <w:p w14:paraId="571064D3" w14:textId="740F7376" w:rsidR="004F113E" w:rsidRDefault="004F113E">
      <w:pPr>
        <w:pStyle w:val="CommentText"/>
      </w:pPr>
      <w:r>
        <w:rPr>
          <w:rStyle w:val="CommentReference"/>
        </w:rPr>
        <w:annotationRef/>
      </w:r>
      <w:r>
        <w:t>Speculative. I would test if there was indeed lower genetic diversity in cities before making such statements.</w:t>
      </w:r>
    </w:p>
  </w:comment>
  <w:comment w:id="27" w:author="Author" w:initials="A">
    <w:p w14:paraId="6C8EFA95" w14:textId="0692229F" w:rsidR="004F113E" w:rsidRDefault="004F113E">
      <w:pPr>
        <w:pStyle w:val="CommentText"/>
      </w:pPr>
      <w:r>
        <w:rPr>
          <w:rStyle w:val="CommentReference"/>
        </w:rPr>
        <w:annotationRef/>
      </w:r>
      <w:r>
        <w:t>Interesting but doesn’t fit with study objectives in my opinion, maybe shor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C80AC" w15:done="0"/>
  <w15:commentEx w15:paraId="21B5C43A" w15:done="0"/>
  <w15:commentEx w15:paraId="53DDAA30" w15:done="0"/>
  <w15:commentEx w15:paraId="47D611C0" w15:done="0"/>
  <w15:commentEx w15:paraId="648C630A" w15:done="0"/>
  <w15:commentEx w15:paraId="456D4A6E" w15:done="0"/>
  <w15:commentEx w15:paraId="3AABE10C" w15:done="0"/>
  <w15:commentEx w15:paraId="68A5DBA0" w15:done="0"/>
  <w15:commentEx w15:paraId="2E155945" w15:done="0"/>
  <w15:commentEx w15:paraId="040E7E74" w15:done="0"/>
  <w15:commentEx w15:paraId="3B15E3D2" w15:done="0"/>
  <w15:commentEx w15:paraId="61D98609" w15:done="0"/>
  <w15:commentEx w15:paraId="66D7EFFF" w15:done="0"/>
  <w15:commentEx w15:paraId="0BC53950" w15:done="0"/>
  <w15:commentEx w15:paraId="1128EDAA" w15:done="0"/>
  <w15:commentEx w15:paraId="69CBC694" w15:done="0"/>
  <w15:commentEx w15:paraId="66CAD81D" w15:done="0"/>
  <w15:commentEx w15:paraId="08CEA263" w15:done="0"/>
  <w15:commentEx w15:paraId="2EE6BE1F" w15:done="0"/>
  <w15:commentEx w15:paraId="26E8401C" w15:done="0"/>
  <w15:commentEx w15:paraId="68F7F1CE" w15:done="0"/>
  <w15:commentEx w15:paraId="6B789816" w15:done="0"/>
  <w15:commentEx w15:paraId="36E35617" w15:done="0"/>
  <w15:commentEx w15:paraId="64C58683" w15:done="0"/>
  <w15:commentEx w15:paraId="571064D3" w15:done="0"/>
  <w15:commentEx w15:paraId="6C8EFA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036D54F1" w16cid:durableId="274A51EE"/>
  <w16cid:commentId w16cid:paraId="7E1BB5B0" w16cid:durableId="2716AB71"/>
  <w16cid:commentId w16cid:paraId="486D0DDE" w16cid:durableId="274A3F07"/>
  <w16cid:commentId w16cid:paraId="53DDAA30" w16cid:durableId="274A3F08"/>
  <w16cid:commentId w16cid:paraId="7D3817C2" w16cid:durableId="274A3F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9D04CD" w14:textId="77777777" w:rsidR="00CE4CE3" w:rsidRDefault="00CE4CE3" w:rsidP="001E1E6D">
      <w:pPr>
        <w:spacing w:after="0" w:line="240" w:lineRule="auto"/>
      </w:pPr>
      <w:r>
        <w:separator/>
      </w:r>
    </w:p>
  </w:endnote>
  <w:endnote w:type="continuationSeparator" w:id="0">
    <w:p w14:paraId="5CA03A13" w14:textId="77777777" w:rsidR="00CE4CE3" w:rsidRDefault="00CE4CE3"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3F32F990" w:rsidR="004F113E" w:rsidRDefault="004F113E">
        <w:pPr>
          <w:pStyle w:val="Footer"/>
          <w:jc w:val="right"/>
        </w:pPr>
        <w:r>
          <w:fldChar w:fldCharType="begin"/>
        </w:r>
        <w:r>
          <w:instrText xml:space="preserve"> PAGE   \* MERGEFORMAT </w:instrText>
        </w:r>
        <w:r>
          <w:fldChar w:fldCharType="separate"/>
        </w:r>
        <w:r w:rsidR="00D443B6">
          <w:rPr>
            <w:noProof/>
          </w:rPr>
          <w:t>22</w:t>
        </w:r>
        <w:r>
          <w:rPr>
            <w:noProof/>
          </w:rPr>
          <w:fldChar w:fldCharType="end"/>
        </w:r>
      </w:p>
    </w:sdtContent>
  </w:sdt>
  <w:p w14:paraId="12BA5F2B" w14:textId="77777777" w:rsidR="004F113E" w:rsidRDefault="004F11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687854" w14:textId="77777777" w:rsidR="00CE4CE3" w:rsidRDefault="00CE4CE3" w:rsidP="001E1E6D">
      <w:pPr>
        <w:spacing w:after="0" w:line="240" w:lineRule="auto"/>
      </w:pPr>
      <w:r>
        <w:separator/>
      </w:r>
    </w:p>
  </w:footnote>
  <w:footnote w:type="continuationSeparator" w:id="0">
    <w:p w14:paraId="3B3FF51A" w14:textId="77777777" w:rsidR="00CE4CE3" w:rsidRDefault="00CE4CE3"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B640ED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3"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0"/>
  <w:activeWritingStyle w:appName="MSWord" w:lang="de-DE" w:vendorID="64" w:dllVersion="131078" w:nlCheck="1" w:checkStyle="0"/>
  <w:activeWritingStyle w:appName="MSWord" w:lang="de-LU" w:vendorID="64" w:dllVersion="131078" w:nlCheck="1" w:checkStyle="0"/>
  <w:activeWritingStyle w:appName="MSWord" w:lang="fr-LU"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1874"/>
    <w:rsid w:val="000071E4"/>
    <w:rsid w:val="00007B93"/>
    <w:rsid w:val="00012CE8"/>
    <w:rsid w:val="000168A2"/>
    <w:rsid w:val="000172CF"/>
    <w:rsid w:val="00020207"/>
    <w:rsid w:val="000211A1"/>
    <w:rsid w:val="000233A3"/>
    <w:rsid w:val="00026F81"/>
    <w:rsid w:val="0002780C"/>
    <w:rsid w:val="00031933"/>
    <w:rsid w:val="00032E08"/>
    <w:rsid w:val="00036544"/>
    <w:rsid w:val="00036CA6"/>
    <w:rsid w:val="00037499"/>
    <w:rsid w:val="00041655"/>
    <w:rsid w:val="00042AA8"/>
    <w:rsid w:val="000451BB"/>
    <w:rsid w:val="0005213E"/>
    <w:rsid w:val="00056907"/>
    <w:rsid w:val="0006107C"/>
    <w:rsid w:val="00063465"/>
    <w:rsid w:val="000646F3"/>
    <w:rsid w:val="000673D4"/>
    <w:rsid w:val="0007520E"/>
    <w:rsid w:val="00081D01"/>
    <w:rsid w:val="00084ABD"/>
    <w:rsid w:val="00084FC3"/>
    <w:rsid w:val="00091236"/>
    <w:rsid w:val="0009538A"/>
    <w:rsid w:val="000963BF"/>
    <w:rsid w:val="000968B8"/>
    <w:rsid w:val="000A369C"/>
    <w:rsid w:val="000B0738"/>
    <w:rsid w:val="000B0C30"/>
    <w:rsid w:val="000B1DB9"/>
    <w:rsid w:val="000B262E"/>
    <w:rsid w:val="000B2CB3"/>
    <w:rsid w:val="000B5A77"/>
    <w:rsid w:val="000B5C6C"/>
    <w:rsid w:val="000B7535"/>
    <w:rsid w:val="000C0CF5"/>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60C3"/>
    <w:rsid w:val="00137708"/>
    <w:rsid w:val="00140123"/>
    <w:rsid w:val="0014047B"/>
    <w:rsid w:val="00142FD0"/>
    <w:rsid w:val="00147F07"/>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81B79"/>
    <w:rsid w:val="00185B82"/>
    <w:rsid w:val="00186566"/>
    <w:rsid w:val="001866A0"/>
    <w:rsid w:val="001A0117"/>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37A2D"/>
    <w:rsid w:val="002407E8"/>
    <w:rsid w:val="00243DBA"/>
    <w:rsid w:val="0024761A"/>
    <w:rsid w:val="00250BB6"/>
    <w:rsid w:val="00254EE3"/>
    <w:rsid w:val="002561D9"/>
    <w:rsid w:val="00256D61"/>
    <w:rsid w:val="00261396"/>
    <w:rsid w:val="002637E4"/>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B01EC"/>
    <w:rsid w:val="002C2843"/>
    <w:rsid w:val="002C3192"/>
    <w:rsid w:val="002C4857"/>
    <w:rsid w:val="002C5C2B"/>
    <w:rsid w:val="002C63EF"/>
    <w:rsid w:val="002C6FBA"/>
    <w:rsid w:val="002C7B2D"/>
    <w:rsid w:val="002D45FA"/>
    <w:rsid w:val="002D46A5"/>
    <w:rsid w:val="002D6F2D"/>
    <w:rsid w:val="002E4AC4"/>
    <w:rsid w:val="002E6395"/>
    <w:rsid w:val="002E69EC"/>
    <w:rsid w:val="002E734F"/>
    <w:rsid w:val="002F2995"/>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BFF"/>
    <w:rsid w:val="00323C3B"/>
    <w:rsid w:val="0032742B"/>
    <w:rsid w:val="00330BE7"/>
    <w:rsid w:val="00331CF0"/>
    <w:rsid w:val="00336714"/>
    <w:rsid w:val="0034214F"/>
    <w:rsid w:val="00344274"/>
    <w:rsid w:val="00345EE0"/>
    <w:rsid w:val="00350EF9"/>
    <w:rsid w:val="003544EA"/>
    <w:rsid w:val="00355D79"/>
    <w:rsid w:val="003641EA"/>
    <w:rsid w:val="003715BB"/>
    <w:rsid w:val="003738E5"/>
    <w:rsid w:val="00375753"/>
    <w:rsid w:val="00380B61"/>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60F"/>
    <w:rsid w:val="003C4C9B"/>
    <w:rsid w:val="003C6F7C"/>
    <w:rsid w:val="003C7475"/>
    <w:rsid w:val="003D1680"/>
    <w:rsid w:val="003D24A2"/>
    <w:rsid w:val="003D3B4E"/>
    <w:rsid w:val="003D684E"/>
    <w:rsid w:val="003D68F6"/>
    <w:rsid w:val="003D6EAF"/>
    <w:rsid w:val="003E28E4"/>
    <w:rsid w:val="003E34C1"/>
    <w:rsid w:val="003E4714"/>
    <w:rsid w:val="003F191B"/>
    <w:rsid w:val="003F3CD1"/>
    <w:rsid w:val="003F4671"/>
    <w:rsid w:val="003F4DD2"/>
    <w:rsid w:val="003F591F"/>
    <w:rsid w:val="003F7365"/>
    <w:rsid w:val="0040773A"/>
    <w:rsid w:val="004139F1"/>
    <w:rsid w:val="004178A9"/>
    <w:rsid w:val="00422AF5"/>
    <w:rsid w:val="00436105"/>
    <w:rsid w:val="004366C6"/>
    <w:rsid w:val="00437A70"/>
    <w:rsid w:val="00442A50"/>
    <w:rsid w:val="00444634"/>
    <w:rsid w:val="00445354"/>
    <w:rsid w:val="00453707"/>
    <w:rsid w:val="00455660"/>
    <w:rsid w:val="00455797"/>
    <w:rsid w:val="00460569"/>
    <w:rsid w:val="00463806"/>
    <w:rsid w:val="00463D7C"/>
    <w:rsid w:val="00475EE8"/>
    <w:rsid w:val="00480B08"/>
    <w:rsid w:val="004866D5"/>
    <w:rsid w:val="00490598"/>
    <w:rsid w:val="004937A4"/>
    <w:rsid w:val="004966DF"/>
    <w:rsid w:val="00497378"/>
    <w:rsid w:val="004A34B4"/>
    <w:rsid w:val="004A3BDF"/>
    <w:rsid w:val="004A7CCA"/>
    <w:rsid w:val="004B144A"/>
    <w:rsid w:val="004C1C22"/>
    <w:rsid w:val="004C2CEB"/>
    <w:rsid w:val="004C4610"/>
    <w:rsid w:val="004D4FD0"/>
    <w:rsid w:val="004E191E"/>
    <w:rsid w:val="004E1993"/>
    <w:rsid w:val="004E41E0"/>
    <w:rsid w:val="004E4302"/>
    <w:rsid w:val="004E5F81"/>
    <w:rsid w:val="004F113E"/>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532"/>
    <w:rsid w:val="00537624"/>
    <w:rsid w:val="00546B6C"/>
    <w:rsid w:val="00551B3A"/>
    <w:rsid w:val="00563CE5"/>
    <w:rsid w:val="005652F2"/>
    <w:rsid w:val="00566FD9"/>
    <w:rsid w:val="00567A1A"/>
    <w:rsid w:val="00571633"/>
    <w:rsid w:val="0057563D"/>
    <w:rsid w:val="00576900"/>
    <w:rsid w:val="005803F9"/>
    <w:rsid w:val="00582A5D"/>
    <w:rsid w:val="00583F84"/>
    <w:rsid w:val="00586447"/>
    <w:rsid w:val="005868ED"/>
    <w:rsid w:val="005911C0"/>
    <w:rsid w:val="005919DF"/>
    <w:rsid w:val="0059396D"/>
    <w:rsid w:val="005943E7"/>
    <w:rsid w:val="005966D4"/>
    <w:rsid w:val="00597D43"/>
    <w:rsid w:val="005A14F0"/>
    <w:rsid w:val="005A278A"/>
    <w:rsid w:val="005A6210"/>
    <w:rsid w:val="005A64CB"/>
    <w:rsid w:val="005A787B"/>
    <w:rsid w:val="005B3379"/>
    <w:rsid w:val="005B55B5"/>
    <w:rsid w:val="005B5671"/>
    <w:rsid w:val="005B7760"/>
    <w:rsid w:val="005C0B5C"/>
    <w:rsid w:val="005C10E1"/>
    <w:rsid w:val="005C3158"/>
    <w:rsid w:val="005C38C0"/>
    <w:rsid w:val="005C7766"/>
    <w:rsid w:val="005D02E1"/>
    <w:rsid w:val="005D347F"/>
    <w:rsid w:val="005E357A"/>
    <w:rsid w:val="005E37F6"/>
    <w:rsid w:val="005E6B61"/>
    <w:rsid w:val="005F1C2F"/>
    <w:rsid w:val="005F462A"/>
    <w:rsid w:val="005F4EDF"/>
    <w:rsid w:val="005F5810"/>
    <w:rsid w:val="005F5E49"/>
    <w:rsid w:val="005F7290"/>
    <w:rsid w:val="00601E28"/>
    <w:rsid w:val="00602B8B"/>
    <w:rsid w:val="00602C35"/>
    <w:rsid w:val="00602D3A"/>
    <w:rsid w:val="00604B51"/>
    <w:rsid w:val="006104F9"/>
    <w:rsid w:val="006150F2"/>
    <w:rsid w:val="00615B93"/>
    <w:rsid w:val="00623A8B"/>
    <w:rsid w:val="00626200"/>
    <w:rsid w:val="00627DCE"/>
    <w:rsid w:val="006339BE"/>
    <w:rsid w:val="00636AF0"/>
    <w:rsid w:val="00636BB1"/>
    <w:rsid w:val="00637938"/>
    <w:rsid w:val="00637B94"/>
    <w:rsid w:val="0064328D"/>
    <w:rsid w:val="006577A9"/>
    <w:rsid w:val="006705B0"/>
    <w:rsid w:val="00670DB0"/>
    <w:rsid w:val="006750AF"/>
    <w:rsid w:val="00675EBE"/>
    <w:rsid w:val="00680903"/>
    <w:rsid w:val="006809BE"/>
    <w:rsid w:val="00681ED5"/>
    <w:rsid w:val="00682835"/>
    <w:rsid w:val="006832AD"/>
    <w:rsid w:val="00691E49"/>
    <w:rsid w:val="00692790"/>
    <w:rsid w:val="006959BA"/>
    <w:rsid w:val="00695C09"/>
    <w:rsid w:val="006A2B5C"/>
    <w:rsid w:val="006B1091"/>
    <w:rsid w:val="006B35C6"/>
    <w:rsid w:val="006B3B09"/>
    <w:rsid w:val="006B43A3"/>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56589"/>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6812"/>
    <w:rsid w:val="008877BD"/>
    <w:rsid w:val="008879D2"/>
    <w:rsid w:val="0089101A"/>
    <w:rsid w:val="00897E0A"/>
    <w:rsid w:val="008A1DC2"/>
    <w:rsid w:val="008A5082"/>
    <w:rsid w:val="008A5972"/>
    <w:rsid w:val="008A7189"/>
    <w:rsid w:val="008A74F9"/>
    <w:rsid w:val="008A7998"/>
    <w:rsid w:val="008B07F2"/>
    <w:rsid w:val="008B17F5"/>
    <w:rsid w:val="008B1819"/>
    <w:rsid w:val="008C163B"/>
    <w:rsid w:val="008C444A"/>
    <w:rsid w:val="008C5F0F"/>
    <w:rsid w:val="008D2535"/>
    <w:rsid w:val="008D42AB"/>
    <w:rsid w:val="008D49EC"/>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696D"/>
    <w:rsid w:val="0091056A"/>
    <w:rsid w:val="00910779"/>
    <w:rsid w:val="00913306"/>
    <w:rsid w:val="00920804"/>
    <w:rsid w:val="00920AAC"/>
    <w:rsid w:val="0092114A"/>
    <w:rsid w:val="00927A67"/>
    <w:rsid w:val="00927ECD"/>
    <w:rsid w:val="00933051"/>
    <w:rsid w:val="009344A9"/>
    <w:rsid w:val="0093680B"/>
    <w:rsid w:val="00940C28"/>
    <w:rsid w:val="00941A24"/>
    <w:rsid w:val="00942DD8"/>
    <w:rsid w:val="00943E08"/>
    <w:rsid w:val="0094407B"/>
    <w:rsid w:val="00944BEF"/>
    <w:rsid w:val="00950AAF"/>
    <w:rsid w:val="00952767"/>
    <w:rsid w:val="009541B6"/>
    <w:rsid w:val="00960A6C"/>
    <w:rsid w:val="009626DC"/>
    <w:rsid w:val="00965DCE"/>
    <w:rsid w:val="00967E5E"/>
    <w:rsid w:val="00970970"/>
    <w:rsid w:val="009722A5"/>
    <w:rsid w:val="00974BF7"/>
    <w:rsid w:val="00976057"/>
    <w:rsid w:val="009767CB"/>
    <w:rsid w:val="00977992"/>
    <w:rsid w:val="009802B6"/>
    <w:rsid w:val="00981423"/>
    <w:rsid w:val="009826ED"/>
    <w:rsid w:val="009874C5"/>
    <w:rsid w:val="00992412"/>
    <w:rsid w:val="009955F0"/>
    <w:rsid w:val="009965BE"/>
    <w:rsid w:val="00996A9D"/>
    <w:rsid w:val="009A1A0A"/>
    <w:rsid w:val="009A26C0"/>
    <w:rsid w:val="009A6F39"/>
    <w:rsid w:val="009A798F"/>
    <w:rsid w:val="009B11DE"/>
    <w:rsid w:val="009B1F4A"/>
    <w:rsid w:val="009B4D8A"/>
    <w:rsid w:val="009B5004"/>
    <w:rsid w:val="009B5AA2"/>
    <w:rsid w:val="009C1C3A"/>
    <w:rsid w:val="009C2BFB"/>
    <w:rsid w:val="009C3DBF"/>
    <w:rsid w:val="009C7096"/>
    <w:rsid w:val="009D0044"/>
    <w:rsid w:val="009D20B1"/>
    <w:rsid w:val="009D3401"/>
    <w:rsid w:val="009D42EE"/>
    <w:rsid w:val="009D4D87"/>
    <w:rsid w:val="009D660C"/>
    <w:rsid w:val="009E22E3"/>
    <w:rsid w:val="009E5EEF"/>
    <w:rsid w:val="009E7585"/>
    <w:rsid w:val="009F4D9B"/>
    <w:rsid w:val="009F6975"/>
    <w:rsid w:val="009F7E71"/>
    <w:rsid w:val="00A02467"/>
    <w:rsid w:val="00A028A4"/>
    <w:rsid w:val="00A0565C"/>
    <w:rsid w:val="00A05CC9"/>
    <w:rsid w:val="00A06ACD"/>
    <w:rsid w:val="00A215A4"/>
    <w:rsid w:val="00A22CD3"/>
    <w:rsid w:val="00A24A4C"/>
    <w:rsid w:val="00A2784D"/>
    <w:rsid w:val="00A31406"/>
    <w:rsid w:val="00A3352E"/>
    <w:rsid w:val="00A33B45"/>
    <w:rsid w:val="00A36BC4"/>
    <w:rsid w:val="00A42945"/>
    <w:rsid w:val="00A4653C"/>
    <w:rsid w:val="00A57A05"/>
    <w:rsid w:val="00A61574"/>
    <w:rsid w:val="00A61678"/>
    <w:rsid w:val="00A659B3"/>
    <w:rsid w:val="00A70415"/>
    <w:rsid w:val="00A74987"/>
    <w:rsid w:val="00A7647F"/>
    <w:rsid w:val="00A774EB"/>
    <w:rsid w:val="00A77FA7"/>
    <w:rsid w:val="00A801DF"/>
    <w:rsid w:val="00A80E79"/>
    <w:rsid w:val="00A8120C"/>
    <w:rsid w:val="00A90A2B"/>
    <w:rsid w:val="00A90C03"/>
    <w:rsid w:val="00A90F45"/>
    <w:rsid w:val="00A91733"/>
    <w:rsid w:val="00A93BAB"/>
    <w:rsid w:val="00A93CCF"/>
    <w:rsid w:val="00A966FF"/>
    <w:rsid w:val="00AB1444"/>
    <w:rsid w:val="00AB227D"/>
    <w:rsid w:val="00AB5C5F"/>
    <w:rsid w:val="00AC300B"/>
    <w:rsid w:val="00AD0696"/>
    <w:rsid w:val="00AD3BD8"/>
    <w:rsid w:val="00AD47E5"/>
    <w:rsid w:val="00AE0B66"/>
    <w:rsid w:val="00AE3450"/>
    <w:rsid w:val="00AF1813"/>
    <w:rsid w:val="00AF1C54"/>
    <w:rsid w:val="00AF2558"/>
    <w:rsid w:val="00B06AF2"/>
    <w:rsid w:val="00B07B0B"/>
    <w:rsid w:val="00B10A86"/>
    <w:rsid w:val="00B12EDD"/>
    <w:rsid w:val="00B1726B"/>
    <w:rsid w:val="00B17A9B"/>
    <w:rsid w:val="00B20F7A"/>
    <w:rsid w:val="00B25DEE"/>
    <w:rsid w:val="00B264B4"/>
    <w:rsid w:val="00B31F3E"/>
    <w:rsid w:val="00B34036"/>
    <w:rsid w:val="00B37AC2"/>
    <w:rsid w:val="00B41FD6"/>
    <w:rsid w:val="00B4282A"/>
    <w:rsid w:val="00B4316E"/>
    <w:rsid w:val="00B5130F"/>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24CB"/>
    <w:rsid w:val="00BB3668"/>
    <w:rsid w:val="00BB45C4"/>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C00AD4"/>
    <w:rsid w:val="00C02C3F"/>
    <w:rsid w:val="00C02CE4"/>
    <w:rsid w:val="00C04026"/>
    <w:rsid w:val="00C0441D"/>
    <w:rsid w:val="00C06887"/>
    <w:rsid w:val="00C06C61"/>
    <w:rsid w:val="00C07AD6"/>
    <w:rsid w:val="00C1205C"/>
    <w:rsid w:val="00C13DEB"/>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926"/>
    <w:rsid w:val="00C84320"/>
    <w:rsid w:val="00C90829"/>
    <w:rsid w:val="00C912B0"/>
    <w:rsid w:val="00C92331"/>
    <w:rsid w:val="00C93385"/>
    <w:rsid w:val="00C94A14"/>
    <w:rsid w:val="00C961FD"/>
    <w:rsid w:val="00CA22E4"/>
    <w:rsid w:val="00CB193C"/>
    <w:rsid w:val="00CB6EA2"/>
    <w:rsid w:val="00CC245F"/>
    <w:rsid w:val="00CC2EB7"/>
    <w:rsid w:val="00CC35FB"/>
    <w:rsid w:val="00CD646D"/>
    <w:rsid w:val="00CD6AAF"/>
    <w:rsid w:val="00CD7732"/>
    <w:rsid w:val="00CE0B8D"/>
    <w:rsid w:val="00CE3258"/>
    <w:rsid w:val="00CE3BBC"/>
    <w:rsid w:val="00CE4CE3"/>
    <w:rsid w:val="00CE5988"/>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43B6"/>
    <w:rsid w:val="00D46B2A"/>
    <w:rsid w:val="00D5449B"/>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7A0"/>
    <w:rsid w:val="00DB58C8"/>
    <w:rsid w:val="00DB796E"/>
    <w:rsid w:val="00DC0EE0"/>
    <w:rsid w:val="00DC0F04"/>
    <w:rsid w:val="00DC4EF5"/>
    <w:rsid w:val="00DD15EF"/>
    <w:rsid w:val="00DD1B89"/>
    <w:rsid w:val="00DE620A"/>
    <w:rsid w:val="00DE7D58"/>
    <w:rsid w:val="00DF31E7"/>
    <w:rsid w:val="00DF4911"/>
    <w:rsid w:val="00DF580F"/>
    <w:rsid w:val="00E02B01"/>
    <w:rsid w:val="00E03377"/>
    <w:rsid w:val="00E04BED"/>
    <w:rsid w:val="00E0572E"/>
    <w:rsid w:val="00E06A24"/>
    <w:rsid w:val="00E07818"/>
    <w:rsid w:val="00E07C04"/>
    <w:rsid w:val="00E154E0"/>
    <w:rsid w:val="00E2503E"/>
    <w:rsid w:val="00E2777C"/>
    <w:rsid w:val="00E30521"/>
    <w:rsid w:val="00E353A8"/>
    <w:rsid w:val="00E35C57"/>
    <w:rsid w:val="00E400B6"/>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17BD"/>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7063"/>
    <w:rsid w:val="00ED7E29"/>
    <w:rsid w:val="00EE0087"/>
    <w:rsid w:val="00EE0E59"/>
    <w:rsid w:val="00EE29EB"/>
    <w:rsid w:val="00EF01BC"/>
    <w:rsid w:val="00EF055D"/>
    <w:rsid w:val="00EF094F"/>
    <w:rsid w:val="00EF4A3A"/>
    <w:rsid w:val="00EF54E7"/>
    <w:rsid w:val="00F053CB"/>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2E1C"/>
    <w:rsid w:val="00F63B5D"/>
    <w:rsid w:val="00F63CEE"/>
    <w:rsid w:val="00F67664"/>
    <w:rsid w:val="00F706A2"/>
    <w:rsid w:val="00F74088"/>
    <w:rsid w:val="00F758B1"/>
    <w:rsid w:val="00F76287"/>
    <w:rsid w:val="00F80074"/>
    <w:rsid w:val="00F82EE6"/>
    <w:rsid w:val="00F864C8"/>
    <w:rsid w:val="00FA04FD"/>
    <w:rsid w:val="00FA1914"/>
    <w:rsid w:val="00FA4705"/>
    <w:rsid w:val="00FA69E1"/>
    <w:rsid w:val="00FA6AAD"/>
    <w:rsid w:val="00FB15C8"/>
    <w:rsid w:val="00FC2987"/>
    <w:rsid w:val="00FC3A33"/>
    <w:rsid w:val="00FC4285"/>
    <w:rsid w:val="00FC5BA6"/>
    <w:rsid w:val="00FC703C"/>
    <w:rsid w:val="00FD5202"/>
    <w:rsid w:val="00FD599D"/>
    <w:rsid w:val="00FE358B"/>
    <w:rsid w:val="00FE584C"/>
    <w:rsid w:val="00FF3E30"/>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 w:type="paragraph" w:styleId="ListBullet">
    <w:name w:val="List Bullet"/>
    <w:basedOn w:val="Normal"/>
    <w:uiPriority w:val="99"/>
    <w:unhideWhenUsed/>
    <w:rsid w:val="00F62E1C"/>
    <w:pPr>
      <w:numPr>
        <w:numId w:val="6"/>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672605499">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darwintreeoflife/darwintreeoflife.data"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nome/98123?genome_assembly_id=1557693"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134E1-F596-4DDB-87C4-A74C4E5E4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48624</Words>
  <Characters>306337</Characters>
  <Application>Microsoft Office Word</Application>
  <DocSecurity>0</DocSecurity>
  <Lines>2552</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12:09:00Z</dcterms:created>
  <dcterms:modified xsi:type="dcterms:W3CDTF">2023-01-20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19"&gt;&lt;session id="yRDFbE2O"/&gt;&lt;style id="http://www.zotero.org/styles/biological-conservation" hasBibliography="1" bibliographyStyleHasBeenSet="1"/&gt;&lt;prefs&gt;&lt;pref name="fieldType" value="Field"/&gt;&lt;/prefs&gt;&lt;/data&gt;</vt:lpwstr>
  </property>
</Properties>
</file>